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0" w:type="auto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2694"/>
      </w:tblGrid>
      <w:tr w:rsidR="007C4964" w:rsidRPr="007C4964" w:rsidTr="007C4964">
        <w:tc>
          <w:tcPr>
            <w:tcW w:w="5665" w:type="dxa"/>
            <w:tcBorders>
              <w:right w:val="single" w:sz="4" w:space="0" w:color="auto"/>
            </w:tcBorders>
          </w:tcPr>
          <w:p w:rsidR="007C4964" w:rsidRPr="007C4964" w:rsidRDefault="007C4964" w:rsidP="007C4964">
            <w:pPr>
              <w:pStyle w:val="ANMapapertitle"/>
              <w:spacing w:line="240" w:lineRule="auto"/>
              <w:rPr>
                <w:rFonts w:ascii="Times New Roman" w:hAnsi="Times New Roman"/>
                <w:b w:val="0"/>
                <w:bCs/>
              </w:rPr>
            </w:pPr>
            <w:r w:rsidRPr="007C4964">
              <w:rPr>
                <w:rFonts w:ascii="Times New Roman" w:hAnsi="Times New Roman"/>
                <w:b w:val="0"/>
                <w:bCs/>
              </w:rPr>
              <w:t>Indicate the type of your article in this section</w:t>
            </w:r>
          </w:p>
        </w:tc>
        <w:tc>
          <w:tcPr>
            <w:tcW w:w="2694" w:type="dxa"/>
            <w:tcBorders>
              <w:left w:val="single" w:sz="4" w:space="0" w:color="auto"/>
            </w:tcBorders>
          </w:tcPr>
          <w:p w:rsidR="007C4964" w:rsidRPr="007C4964" w:rsidRDefault="007C4964" w:rsidP="007C4964">
            <w:pPr>
              <w:pStyle w:val="ANMapapertitle"/>
              <w:spacing w:line="240" w:lineRule="auto"/>
              <w:rPr>
                <w:rFonts w:ascii="Times New Roman" w:hAnsi="Times New Roman"/>
              </w:rPr>
            </w:pPr>
            <w:r w:rsidRPr="007C4964">
              <w:rPr>
                <w:rFonts w:ascii="Times New Roman" w:hAnsi="Times New Roman"/>
              </w:rPr>
              <w:t>Research Article</w:t>
            </w:r>
          </w:p>
          <w:p w:rsidR="007C4964" w:rsidRPr="007C4964" w:rsidRDefault="007C4964" w:rsidP="007C4964">
            <w:pPr>
              <w:pStyle w:val="ANMapapertitle"/>
              <w:spacing w:line="240" w:lineRule="auto"/>
              <w:rPr>
                <w:rFonts w:ascii="Times New Roman" w:hAnsi="Times New Roman"/>
                <w:b w:val="0"/>
                <w:bCs/>
              </w:rPr>
            </w:pPr>
            <w:r w:rsidRPr="007C4964">
              <w:rPr>
                <w:rFonts w:ascii="Times New Roman" w:hAnsi="Times New Roman"/>
              </w:rPr>
              <w:t xml:space="preserve">Review Article </w:t>
            </w:r>
          </w:p>
        </w:tc>
      </w:tr>
    </w:tbl>
    <w:p w:rsidR="00B252CD" w:rsidRPr="00807E5B" w:rsidRDefault="00B252CD" w:rsidP="007C4964">
      <w:pPr>
        <w:pStyle w:val="ANMapapertitle"/>
        <w:spacing w:before="480"/>
      </w:pPr>
      <w:r w:rsidRPr="00807E5B">
        <w:t>Manuscript</w:t>
      </w:r>
      <w:r w:rsidR="005F5E31" w:rsidRPr="00807E5B">
        <w:t xml:space="preserve"> </w:t>
      </w:r>
      <w:r w:rsidR="0088237E" w:rsidRPr="00807E5B">
        <w:t>T</w:t>
      </w:r>
      <w:r w:rsidRPr="00807E5B">
        <w:t>itle</w:t>
      </w:r>
      <w:r w:rsidR="005F5E31" w:rsidRPr="00807E5B">
        <w:t xml:space="preserve"> </w:t>
      </w:r>
      <w:r w:rsidR="0088237E" w:rsidRPr="00807E5B">
        <w:t>M</w:t>
      </w:r>
      <w:r w:rsidR="007661A3" w:rsidRPr="00807E5B">
        <w:t>anuscript</w:t>
      </w:r>
      <w:r w:rsidR="005F5E31" w:rsidRPr="00807E5B">
        <w:t xml:space="preserve"> </w:t>
      </w:r>
      <w:r w:rsidR="0088237E" w:rsidRPr="00807E5B">
        <w:t>T</w:t>
      </w:r>
      <w:r w:rsidR="007661A3" w:rsidRPr="00807E5B">
        <w:t>itle</w:t>
      </w:r>
      <w:r w:rsidR="005F5E31" w:rsidRPr="00807E5B">
        <w:t xml:space="preserve"> </w:t>
      </w:r>
      <w:r w:rsidR="0071230B" w:rsidRPr="00807E5B">
        <w:rPr>
          <w:color w:val="00B0F0"/>
        </w:rPr>
        <w:t xml:space="preserve">[Times New Roman 12 bold] </w:t>
      </w:r>
      <w:r w:rsidR="0088237E" w:rsidRPr="00807E5B">
        <w:t>M</w:t>
      </w:r>
      <w:r w:rsidR="007661A3" w:rsidRPr="00807E5B">
        <w:t>anuscript</w:t>
      </w:r>
      <w:r w:rsidR="005F5E31" w:rsidRPr="00807E5B">
        <w:t xml:space="preserve"> </w:t>
      </w:r>
      <w:r w:rsidR="0088237E" w:rsidRPr="00807E5B">
        <w:t>T</w:t>
      </w:r>
      <w:r w:rsidR="007661A3" w:rsidRPr="00807E5B">
        <w:t>itle</w:t>
      </w:r>
      <w:r w:rsidR="005F5E31" w:rsidRPr="00807E5B">
        <w:t xml:space="preserve"> </w:t>
      </w:r>
      <w:r w:rsidR="0088237E" w:rsidRPr="00807E5B">
        <w:t>M</w:t>
      </w:r>
      <w:r w:rsidR="007661A3" w:rsidRPr="00807E5B">
        <w:t>anuscript</w:t>
      </w:r>
      <w:r w:rsidR="005F5E31" w:rsidRPr="00807E5B">
        <w:t xml:space="preserve"> </w:t>
      </w:r>
      <w:r w:rsidR="0088237E" w:rsidRPr="00807E5B">
        <w:t>T</w:t>
      </w:r>
      <w:r w:rsidR="007661A3" w:rsidRPr="00807E5B">
        <w:t>itle</w:t>
      </w:r>
      <w:r w:rsidR="0088237E" w:rsidRPr="00807E5B">
        <w:t xml:space="preserve"> </w:t>
      </w:r>
    </w:p>
    <w:p w:rsidR="003618DF" w:rsidRPr="00807E5B" w:rsidRDefault="002912E1" w:rsidP="0071230B">
      <w:pPr>
        <w:pStyle w:val="Abstract"/>
      </w:pPr>
      <w:r w:rsidRPr="00807E5B">
        <w:t>Abstract</w:t>
      </w:r>
    </w:p>
    <w:p w:rsidR="002912E1" w:rsidRPr="00807E5B" w:rsidRDefault="002912E1" w:rsidP="003618DF">
      <w:pPr>
        <w:rPr>
          <w:b/>
        </w:rPr>
      </w:pPr>
      <w:r w:rsidRPr="00807E5B">
        <w:rPr>
          <w:color w:val="00B0F0"/>
        </w:rPr>
        <w:t>[</w:t>
      </w:r>
      <w:r w:rsidR="00C539DF" w:rsidRPr="00807E5B">
        <w:rPr>
          <w:color w:val="00B0F0"/>
        </w:rPr>
        <w:t>Times</w:t>
      </w:r>
      <w:r w:rsidR="005F5E31" w:rsidRPr="00807E5B">
        <w:rPr>
          <w:color w:val="00B0F0"/>
        </w:rPr>
        <w:t xml:space="preserve"> </w:t>
      </w:r>
      <w:r w:rsidR="00C539DF" w:rsidRPr="00807E5B">
        <w:rPr>
          <w:color w:val="00B0F0"/>
        </w:rPr>
        <w:t>New</w:t>
      </w:r>
      <w:r w:rsidR="005F5E31" w:rsidRPr="00807E5B">
        <w:rPr>
          <w:color w:val="00B0F0"/>
        </w:rPr>
        <w:t xml:space="preserve"> </w:t>
      </w:r>
      <w:r w:rsidR="00C539DF" w:rsidRPr="00807E5B">
        <w:rPr>
          <w:color w:val="00B0F0"/>
        </w:rPr>
        <w:t>Roman</w:t>
      </w:r>
      <w:r w:rsidR="005F5E31" w:rsidRPr="00807E5B">
        <w:rPr>
          <w:color w:val="00B0F0"/>
        </w:rPr>
        <w:t xml:space="preserve"> </w:t>
      </w:r>
      <w:r w:rsidR="008650FE" w:rsidRPr="00807E5B">
        <w:rPr>
          <w:color w:val="00B0F0"/>
        </w:rPr>
        <w:t>12</w:t>
      </w:r>
      <w:r w:rsidR="005F5E31" w:rsidRPr="00807E5B">
        <w:rPr>
          <w:color w:val="00B0F0"/>
        </w:rPr>
        <w:t xml:space="preserve"> </w:t>
      </w:r>
      <w:r w:rsidR="008650FE" w:rsidRPr="00807E5B">
        <w:rPr>
          <w:color w:val="00B0F0"/>
        </w:rPr>
        <w:t>bold</w:t>
      </w:r>
      <w:r w:rsidRPr="00807E5B">
        <w:rPr>
          <w:color w:val="00B0F0"/>
        </w:rPr>
        <w:t>]</w:t>
      </w:r>
      <w:r w:rsidR="007D2F56" w:rsidRPr="00807E5B">
        <w:rPr>
          <w:color w:val="00B0F0"/>
        </w:rPr>
        <w:t xml:space="preserve"> </w:t>
      </w:r>
      <w:r w:rsidR="007661A3" w:rsidRPr="00807E5B">
        <w:t>The</w:t>
      </w:r>
      <w:r w:rsidR="005F5E31" w:rsidRPr="00807E5B">
        <w:t xml:space="preserve"> </w:t>
      </w:r>
      <w:r w:rsidR="007661A3" w:rsidRPr="00807E5B">
        <w:t>abstract</w:t>
      </w:r>
      <w:r w:rsidR="005F5E31" w:rsidRPr="00807E5B">
        <w:t xml:space="preserve"> </w:t>
      </w:r>
      <w:r w:rsidR="007661A3" w:rsidRPr="00807E5B">
        <w:t>should</w:t>
      </w:r>
      <w:r w:rsidR="005F5E31" w:rsidRPr="00807E5B">
        <w:t xml:space="preserve"> </w:t>
      </w:r>
      <w:r w:rsidR="007661A3" w:rsidRPr="00807E5B">
        <w:t>be</w:t>
      </w:r>
      <w:r w:rsidR="007B46D6" w:rsidRPr="00807E5B">
        <w:t xml:space="preserve"> confined</w:t>
      </w:r>
      <w:r w:rsidR="005F5E31" w:rsidRPr="00807E5B">
        <w:t xml:space="preserve"> </w:t>
      </w:r>
      <w:r w:rsidR="007661A3" w:rsidRPr="00807E5B">
        <w:t>in</w:t>
      </w:r>
      <w:r w:rsidR="005F5E31" w:rsidRPr="00807E5B">
        <w:t xml:space="preserve"> </w:t>
      </w:r>
      <w:r w:rsidR="007661A3" w:rsidRPr="00807E5B">
        <w:t>a</w:t>
      </w:r>
      <w:r w:rsidR="005F5E31" w:rsidRPr="00807E5B">
        <w:t xml:space="preserve"> </w:t>
      </w:r>
      <w:r w:rsidR="007661A3" w:rsidRPr="00807E5B">
        <w:t>single</w:t>
      </w:r>
      <w:r w:rsidR="005F5E31" w:rsidRPr="00807E5B">
        <w:t xml:space="preserve"> </w:t>
      </w:r>
      <w:r w:rsidR="007661A3" w:rsidRPr="00807E5B">
        <w:t>paragraph</w:t>
      </w:r>
      <w:r w:rsidR="005F5E31" w:rsidRPr="00807E5B">
        <w:t xml:space="preserve"> </w:t>
      </w:r>
      <w:r w:rsidR="007661A3" w:rsidRPr="00807E5B">
        <w:t>and</w:t>
      </w:r>
      <w:r w:rsidR="005F5E31" w:rsidRPr="00807E5B">
        <w:t xml:space="preserve"> </w:t>
      </w:r>
      <w:r w:rsidR="007661A3" w:rsidRPr="00807E5B">
        <w:t>should</w:t>
      </w:r>
      <w:r w:rsidR="005F5E31" w:rsidRPr="00807E5B">
        <w:t xml:space="preserve"> </w:t>
      </w:r>
      <w:r w:rsidR="007661A3" w:rsidRPr="00807E5B">
        <w:t>not</w:t>
      </w:r>
      <w:r w:rsidR="005F5E31" w:rsidRPr="00807E5B">
        <w:t xml:space="preserve"> </w:t>
      </w:r>
      <w:r w:rsidR="007661A3" w:rsidRPr="00807E5B">
        <w:t>exceed</w:t>
      </w:r>
      <w:r w:rsidR="005F5E31" w:rsidRPr="00807E5B">
        <w:t xml:space="preserve"> </w:t>
      </w:r>
      <w:r w:rsidR="0088237E" w:rsidRPr="00807E5B">
        <w:t>300</w:t>
      </w:r>
      <w:r w:rsidR="005F5E31" w:rsidRPr="00807E5B">
        <w:t xml:space="preserve"> </w:t>
      </w:r>
      <w:r w:rsidR="007661A3" w:rsidRPr="00807E5B">
        <w:t>words.</w:t>
      </w:r>
      <w:r w:rsidR="005F5E31" w:rsidRPr="00807E5B">
        <w:t xml:space="preserve"> </w:t>
      </w:r>
      <w:r w:rsidR="007661A3" w:rsidRPr="00807E5B">
        <w:t>There</w:t>
      </w:r>
      <w:r w:rsidR="005F5E31" w:rsidRPr="00807E5B">
        <w:t xml:space="preserve"> </w:t>
      </w:r>
      <w:r w:rsidR="007661A3" w:rsidRPr="00807E5B">
        <w:t>should</w:t>
      </w:r>
      <w:r w:rsidR="005F5E31" w:rsidRPr="00807E5B">
        <w:t xml:space="preserve"> </w:t>
      </w:r>
      <w:r w:rsidR="007661A3" w:rsidRPr="00807E5B">
        <w:t>be</w:t>
      </w:r>
      <w:r w:rsidR="005F5E31" w:rsidRPr="00807E5B">
        <w:t xml:space="preserve"> </w:t>
      </w:r>
      <w:r w:rsidR="007661A3" w:rsidRPr="00807E5B">
        <w:t>no</w:t>
      </w:r>
      <w:r w:rsidR="005F5E31" w:rsidRPr="00807E5B">
        <w:t xml:space="preserve"> </w:t>
      </w:r>
      <w:r w:rsidR="007661A3" w:rsidRPr="00807E5B">
        <w:t>tables,</w:t>
      </w:r>
      <w:r w:rsidR="005F5E31" w:rsidRPr="00807E5B">
        <w:t xml:space="preserve"> </w:t>
      </w:r>
      <w:r w:rsidR="007661A3" w:rsidRPr="00807E5B">
        <w:t>figures</w:t>
      </w:r>
      <w:r w:rsidR="005F5E31" w:rsidRPr="00807E5B">
        <w:t xml:space="preserve"> </w:t>
      </w:r>
      <w:r w:rsidR="007661A3" w:rsidRPr="00807E5B">
        <w:t>or</w:t>
      </w:r>
      <w:r w:rsidR="005F5E31" w:rsidRPr="00807E5B">
        <w:t xml:space="preserve"> </w:t>
      </w:r>
      <w:r w:rsidR="007661A3" w:rsidRPr="00807E5B">
        <w:t>bibliography.</w:t>
      </w:r>
      <w:r w:rsidR="005F5E31" w:rsidRPr="00807E5B">
        <w:t xml:space="preserve"> </w:t>
      </w:r>
      <w:r w:rsidR="00AB6F60" w:rsidRPr="00807E5B">
        <w:t>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282992" w:rsidRPr="00807E5B">
        <w:t>.</w:t>
      </w:r>
      <w:r w:rsidR="00AB6F60" w:rsidRPr="00807E5B">
        <w:t xml:space="preserve"> Text body. Text body</w:t>
      </w:r>
      <w:r w:rsidR="006C5CF5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 Text body. Text body</w:t>
      </w:r>
      <w:r w:rsidR="00282992" w:rsidRPr="00807E5B">
        <w:t>.</w:t>
      </w:r>
      <w:r w:rsidR="00AB6F60" w:rsidRPr="00807E5B">
        <w:t xml:space="preserve"> Text body. Text body</w:t>
      </w:r>
      <w:r w:rsidR="006C5CF5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Text body. Text body. Text body</w:t>
      </w:r>
      <w:r w:rsidR="00282992" w:rsidRPr="00807E5B">
        <w:t>.</w:t>
      </w:r>
      <w:r w:rsidR="00AB6F60" w:rsidRPr="00807E5B">
        <w:t xml:space="preserve"> Text body. Text body</w:t>
      </w:r>
      <w:r w:rsidR="006C5CF5" w:rsidRPr="00807E5B">
        <w:t>.</w:t>
      </w:r>
      <w:r w:rsidR="00AB6F60" w:rsidRPr="00807E5B">
        <w:t xml:space="preserve"> Text body. Text body</w:t>
      </w:r>
      <w:r w:rsidR="00282992" w:rsidRPr="00807E5B">
        <w:t>.</w:t>
      </w:r>
      <w:r w:rsidR="00AB6F60" w:rsidRPr="00807E5B">
        <w:t xml:space="preserve"> Text body. </w:t>
      </w:r>
      <w:r w:rsidR="00AB6F60" w:rsidRPr="00807E5B">
        <w:rPr>
          <w:color w:val="00B0F0"/>
        </w:rPr>
        <w:t>[Times New Roman 12 regular]</w:t>
      </w:r>
      <w:r w:rsidR="00AB6F60" w:rsidRPr="00807E5B">
        <w:t>.</w:t>
      </w:r>
    </w:p>
    <w:p w:rsidR="003618DF" w:rsidRPr="00807E5B" w:rsidRDefault="002912E1" w:rsidP="003618DF">
      <w:pPr>
        <w:pStyle w:val="Abstract"/>
        <w:rPr>
          <w:rStyle w:val="ANMheading1Char"/>
        </w:rPr>
      </w:pPr>
      <w:r w:rsidRPr="00807E5B">
        <w:rPr>
          <w:rStyle w:val="ANMheading1Char"/>
          <w:b/>
        </w:rPr>
        <w:t>Keywords</w:t>
      </w:r>
    </w:p>
    <w:p w:rsidR="0088237E" w:rsidRPr="00807E5B" w:rsidRDefault="002912E1" w:rsidP="003618DF">
      <w:pPr>
        <w:rPr>
          <w:color w:val="00B0F0"/>
        </w:rPr>
      </w:pPr>
      <w:r w:rsidRPr="00807E5B">
        <w:rPr>
          <w:rStyle w:val="ANMheading1Char"/>
          <w:color w:val="00B0F0"/>
        </w:rPr>
        <w:t>[</w:t>
      </w:r>
      <w:r w:rsidR="00C539DF" w:rsidRPr="00807E5B">
        <w:rPr>
          <w:rStyle w:val="ANMheading1Char"/>
          <w:color w:val="00B0F0"/>
        </w:rPr>
        <w:t>Times</w:t>
      </w:r>
      <w:r w:rsidR="005F5E31" w:rsidRPr="00807E5B">
        <w:rPr>
          <w:rStyle w:val="ANMheading1Char"/>
          <w:color w:val="00B0F0"/>
        </w:rPr>
        <w:t xml:space="preserve"> </w:t>
      </w:r>
      <w:r w:rsidR="00C539DF" w:rsidRPr="00807E5B">
        <w:rPr>
          <w:rStyle w:val="ANMheading1Char"/>
          <w:color w:val="00B0F0"/>
        </w:rPr>
        <w:t>New</w:t>
      </w:r>
      <w:r w:rsidR="005F5E31" w:rsidRPr="00807E5B">
        <w:rPr>
          <w:rStyle w:val="ANMheading1Char"/>
          <w:color w:val="00B0F0"/>
        </w:rPr>
        <w:t xml:space="preserve"> </w:t>
      </w:r>
      <w:r w:rsidR="00C539DF" w:rsidRPr="00807E5B">
        <w:rPr>
          <w:rStyle w:val="ANMheading1Char"/>
          <w:color w:val="00B0F0"/>
        </w:rPr>
        <w:t>Roman</w:t>
      </w:r>
      <w:r w:rsidR="005F5E31" w:rsidRPr="00807E5B">
        <w:rPr>
          <w:rStyle w:val="ANMheading1Char"/>
          <w:color w:val="00B0F0"/>
        </w:rPr>
        <w:t xml:space="preserve"> </w:t>
      </w:r>
      <w:r w:rsidRPr="00807E5B">
        <w:rPr>
          <w:rStyle w:val="ANMheading1Char"/>
          <w:color w:val="00B0F0"/>
        </w:rPr>
        <w:t>12]</w:t>
      </w:r>
      <w:r w:rsidR="005F5E31" w:rsidRPr="00807E5B">
        <w:rPr>
          <w:color w:val="00B0F0"/>
        </w:rPr>
        <w:t xml:space="preserve"> </w:t>
      </w:r>
      <w:r w:rsidR="007661A3" w:rsidRPr="00807E5B">
        <w:t>Keyword,</w:t>
      </w:r>
      <w:r w:rsidR="005F5E31" w:rsidRPr="00807E5B">
        <w:t xml:space="preserve"> </w:t>
      </w:r>
      <w:r w:rsidR="007661A3" w:rsidRPr="00807E5B">
        <w:t>keyword,</w:t>
      </w:r>
      <w:r w:rsidR="005F5E31" w:rsidRPr="00807E5B">
        <w:t xml:space="preserve"> </w:t>
      </w:r>
      <w:r w:rsidR="007661A3" w:rsidRPr="00807E5B">
        <w:t>keyword,</w:t>
      </w:r>
      <w:r w:rsidR="005F5E31" w:rsidRPr="00807E5B">
        <w:t xml:space="preserve"> </w:t>
      </w:r>
      <w:r w:rsidR="007661A3" w:rsidRPr="00807E5B">
        <w:t>keyword,</w:t>
      </w:r>
      <w:r w:rsidR="005F5E31" w:rsidRPr="00807E5B">
        <w:t xml:space="preserve"> </w:t>
      </w:r>
      <w:r w:rsidR="007661A3" w:rsidRPr="00807E5B">
        <w:t>keyword</w:t>
      </w:r>
      <w:r w:rsidR="007B46D6" w:rsidRPr="00807E5B">
        <w:t>.</w:t>
      </w:r>
      <w:r w:rsidR="005F5E31" w:rsidRPr="00807E5B">
        <w:t xml:space="preserve"> </w:t>
      </w:r>
      <w:r w:rsidRPr="00807E5B">
        <w:rPr>
          <w:color w:val="00B0F0"/>
        </w:rPr>
        <w:t>[</w:t>
      </w:r>
      <w:r w:rsidR="0088237E" w:rsidRPr="00807E5B">
        <w:rPr>
          <w:color w:val="00B0F0"/>
        </w:rPr>
        <w:t>Only 5 keywords</w:t>
      </w:r>
      <w:r w:rsidR="005F5E31" w:rsidRPr="00807E5B">
        <w:rPr>
          <w:color w:val="00B0F0"/>
        </w:rPr>
        <w:t xml:space="preserve"> </w:t>
      </w:r>
      <w:r w:rsidR="007661A3" w:rsidRPr="00807E5B">
        <w:rPr>
          <w:color w:val="FF0000"/>
        </w:rPr>
        <w:t>and</w:t>
      </w:r>
      <w:r w:rsidR="005F5E31" w:rsidRPr="00807E5B">
        <w:rPr>
          <w:color w:val="FF0000"/>
        </w:rPr>
        <w:t xml:space="preserve"> </w:t>
      </w:r>
      <w:r w:rsidR="007661A3" w:rsidRPr="00807E5B">
        <w:rPr>
          <w:color w:val="FF0000"/>
        </w:rPr>
        <w:t>it</w:t>
      </w:r>
      <w:r w:rsidR="005F5E31" w:rsidRPr="00807E5B">
        <w:rPr>
          <w:color w:val="FF0000"/>
        </w:rPr>
        <w:t xml:space="preserve"> </w:t>
      </w:r>
      <w:r w:rsidR="007661A3" w:rsidRPr="00807E5B">
        <w:rPr>
          <w:color w:val="FF0000"/>
        </w:rPr>
        <w:t>should</w:t>
      </w:r>
      <w:r w:rsidR="005F5E31" w:rsidRPr="00807E5B">
        <w:rPr>
          <w:color w:val="FF0000"/>
        </w:rPr>
        <w:t xml:space="preserve"> </w:t>
      </w:r>
      <w:r w:rsidR="007661A3" w:rsidRPr="00807E5B">
        <w:rPr>
          <w:color w:val="FF0000"/>
        </w:rPr>
        <w:t>b</w:t>
      </w:r>
      <w:r w:rsidR="00790D26" w:rsidRPr="00807E5B">
        <w:rPr>
          <w:color w:val="FF0000"/>
        </w:rPr>
        <w:t>e</w:t>
      </w:r>
      <w:r w:rsidR="005F5E31" w:rsidRPr="00807E5B">
        <w:rPr>
          <w:color w:val="FF0000"/>
        </w:rPr>
        <w:t xml:space="preserve"> </w:t>
      </w:r>
      <w:r w:rsidR="00790D26" w:rsidRPr="00807E5B">
        <w:rPr>
          <w:color w:val="FF0000"/>
        </w:rPr>
        <w:t>written</w:t>
      </w:r>
      <w:r w:rsidR="005F5E31" w:rsidRPr="00807E5B">
        <w:rPr>
          <w:color w:val="FF0000"/>
        </w:rPr>
        <w:t xml:space="preserve"> </w:t>
      </w:r>
      <w:r w:rsidR="00790D26" w:rsidRPr="00807E5B">
        <w:rPr>
          <w:color w:val="FF0000"/>
        </w:rPr>
        <w:t>in</w:t>
      </w:r>
      <w:r w:rsidR="005F5E31" w:rsidRPr="00807E5B">
        <w:rPr>
          <w:color w:val="FF0000"/>
        </w:rPr>
        <w:t xml:space="preserve"> </w:t>
      </w:r>
      <w:r w:rsidR="00790D26" w:rsidRPr="00807E5B">
        <w:rPr>
          <w:color w:val="FF0000"/>
        </w:rPr>
        <w:t>alphabetical</w:t>
      </w:r>
      <w:r w:rsidR="005F5E31" w:rsidRPr="00807E5B">
        <w:rPr>
          <w:color w:val="FF0000"/>
        </w:rPr>
        <w:t xml:space="preserve"> </w:t>
      </w:r>
      <w:r w:rsidR="00790D26" w:rsidRPr="00807E5B">
        <w:rPr>
          <w:color w:val="FF0000"/>
        </w:rPr>
        <w:t>order</w:t>
      </w:r>
      <w:r w:rsidRPr="00807E5B">
        <w:rPr>
          <w:color w:val="00B0F0"/>
        </w:rPr>
        <w:t>]</w:t>
      </w:r>
    </w:p>
    <w:p w:rsidR="0088237E" w:rsidRPr="00807E5B" w:rsidRDefault="0088237E" w:rsidP="0088237E">
      <w:pPr>
        <w:pStyle w:val="ANMauthorname"/>
        <w:rPr>
          <w:rFonts w:ascii="Times New Roman" w:hAnsi="Times New Roman"/>
        </w:rPr>
      </w:pPr>
      <w:r w:rsidRPr="00807E5B">
        <w:rPr>
          <w:rFonts w:ascii="Times New Roman" w:hAnsi="Times New Roman"/>
        </w:rPr>
        <w:br w:type="page"/>
      </w:r>
    </w:p>
    <w:p w:rsidR="002912E1" w:rsidRPr="00807E5B" w:rsidRDefault="00783940" w:rsidP="00783940">
      <w:pPr>
        <w:pStyle w:val="ANMheading1"/>
        <w:numPr>
          <w:ilvl w:val="0"/>
          <w:numId w:val="0"/>
        </w:numPr>
      </w:pPr>
      <w:r w:rsidRPr="00807E5B">
        <w:lastRenderedPageBreak/>
        <w:t xml:space="preserve">1. </w:t>
      </w:r>
      <w:r w:rsidR="0088237E" w:rsidRPr="00807E5B">
        <w:t>INTRODUCTION</w:t>
      </w:r>
      <w:r w:rsidR="005F5E31" w:rsidRPr="00807E5B">
        <w:t xml:space="preserve"> </w:t>
      </w:r>
      <w:r w:rsidR="002912E1" w:rsidRPr="00807E5B">
        <w:t>[</w:t>
      </w:r>
      <w:r w:rsidR="00C539DF" w:rsidRPr="00807E5B">
        <w:t>Times</w:t>
      </w:r>
      <w:r w:rsidR="005F5E31" w:rsidRPr="00807E5B">
        <w:t xml:space="preserve"> </w:t>
      </w:r>
      <w:r w:rsidR="00C539DF" w:rsidRPr="00807E5B">
        <w:t>New</w:t>
      </w:r>
      <w:r w:rsidR="005F5E31" w:rsidRPr="00807E5B">
        <w:t xml:space="preserve"> </w:t>
      </w:r>
      <w:r w:rsidR="00C539DF" w:rsidRPr="00807E5B">
        <w:t>Roman</w:t>
      </w:r>
      <w:r w:rsidR="005F5E31" w:rsidRPr="00807E5B">
        <w:t xml:space="preserve"> </w:t>
      </w:r>
      <w:r w:rsidR="00DC1062" w:rsidRPr="00807E5B">
        <w:t>12</w:t>
      </w:r>
      <w:r w:rsidR="005F5E31" w:rsidRPr="00807E5B">
        <w:t xml:space="preserve"> </w:t>
      </w:r>
      <w:r w:rsidR="00DC1062" w:rsidRPr="00807E5B">
        <w:t>bold</w:t>
      </w:r>
      <w:r w:rsidR="002912E1" w:rsidRPr="00807E5B">
        <w:t>]</w:t>
      </w:r>
    </w:p>
    <w:p w:rsidR="00AB6F60" w:rsidRPr="00807E5B" w:rsidRDefault="00182676" w:rsidP="00B22936">
      <w:proofErr w:type="spellStart"/>
      <w:r w:rsidRPr="00807E5B">
        <w:t>Descri</w:t>
      </w:r>
      <w:r w:rsidR="007B0270" w:rsidRPr="00807E5B">
        <w:t>ption</w:t>
      </w:r>
      <w:proofErr w:type="spellEnd"/>
      <w:r w:rsidR="007B0270" w:rsidRPr="00807E5B">
        <w:t xml:space="preserve"> </w:t>
      </w:r>
      <w:r w:rsidR="0088237E" w:rsidRPr="00807E5B">
        <w:t xml:space="preserve">of </w:t>
      </w:r>
      <w:proofErr w:type="spellStart"/>
      <w:r w:rsidR="0088237E" w:rsidRPr="00807E5B">
        <w:t>the</w:t>
      </w:r>
      <w:proofErr w:type="spellEnd"/>
      <w:r w:rsidR="005F5E31" w:rsidRPr="00807E5B">
        <w:t xml:space="preserve"> </w:t>
      </w:r>
      <w:proofErr w:type="spellStart"/>
      <w:r w:rsidR="007B0270" w:rsidRPr="00807E5B">
        <w:t>work</w:t>
      </w:r>
      <w:proofErr w:type="spellEnd"/>
      <w:r w:rsidR="007B0270" w:rsidRPr="00807E5B">
        <w:t xml:space="preserve"> </w:t>
      </w:r>
      <w:r w:rsidRPr="00807E5B">
        <w:t>background</w:t>
      </w:r>
      <w:r w:rsidR="005F5E31" w:rsidRPr="00807E5B">
        <w:t xml:space="preserve"> </w:t>
      </w:r>
      <w:r w:rsidRPr="00807E5B">
        <w:t>and</w:t>
      </w:r>
      <w:r w:rsidR="005F5E31" w:rsidRPr="00807E5B">
        <w:t xml:space="preserve"> </w:t>
      </w:r>
      <w:r w:rsidRPr="00807E5B">
        <w:t>its</w:t>
      </w:r>
      <w:r w:rsidR="005F5E31" w:rsidRPr="00807E5B">
        <w:t xml:space="preserve"> </w:t>
      </w:r>
      <w:r w:rsidRPr="00807E5B">
        <w:t>aim</w:t>
      </w:r>
      <w:r w:rsidR="002D41E9" w:rsidRPr="00807E5B">
        <w:t>/</w:t>
      </w:r>
      <w:r w:rsidRPr="00807E5B">
        <w:t>s</w:t>
      </w:r>
      <w:r w:rsidR="005F5E31" w:rsidRPr="00807E5B">
        <w:t xml:space="preserve"> </w:t>
      </w:r>
      <w:r w:rsidRPr="00807E5B">
        <w:t>must</w:t>
      </w:r>
      <w:r w:rsidR="005F5E31" w:rsidRPr="00807E5B">
        <w:t xml:space="preserve"> </w:t>
      </w:r>
      <w:r w:rsidRPr="00807E5B">
        <w:t>be</w:t>
      </w:r>
      <w:r w:rsidR="005F5E31" w:rsidRPr="00807E5B">
        <w:t xml:space="preserve"> </w:t>
      </w:r>
      <w:r w:rsidRPr="00807E5B">
        <w:t>given</w:t>
      </w:r>
      <w:r w:rsidR="005F5E31" w:rsidRPr="00807E5B">
        <w:t xml:space="preserve"> </w:t>
      </w:r>
      <w:r w:rsidRPr="00807E5B">
        <w:t>in</w:t>
      </w:r>
      <w:r w:rsidR="005F5E31" w:rsidRPr="00807E5B">
        <w:t xml:space="preserve"> </w:t>
      </w:r>
      <w:r w:rsidRPr="00807E5B">
        <w:t>this</w:t>
      </w:r>
      <w:r w:rsidR="005F5E31" w:rsidRPr="00807E5B">
        <w:t xml:space="preserve"> </w:t>
      </w:r>
      <w:r w:rsidRPr="00807E5B">
        <w:t>section</w:t>
      </w:r>
      <w:r w:rsidR="00C76C48" w:rsidRPr="00807E5B">
        <w:t>,</w:t>
      </w:r>
      <w:r w:rsidR="005F5E31" w:rsidRPr="00807E5B">
        <w:t xml:space="preserve"> </w:t>
      </w:r>
      <w:r w:rsidR="006515A1" w:rsidRPr="00807E5B">
        <w:rPr>
          <w:bCs/>
        </w:rPr>
        <w:t>The</w:t>
      </w:r>
      <w:r w:rsidR="005F5E31" w:rsidRPr="00807E5B">
        <w:rPr>
          <w:bCs/>
        </w:rPr>
        <w:t xml:space="preserve"> </w:t>
      </w:r>
      <w:r w:rsidR="006515A1" w:rsidRPr="00807E5B">
        <w:rPr>
          <w:bCs/>
        </w:rPr>
        <w:t>purpose/s</w:t>
      </w:r>
      <w:r w:rsidR="005F5E31" w:rsidRPr="00807E5B">
        <w:rPr>
          <w:bCs/>
        </w:rPr>
        <w:t xml:space="preserve"> </w:t>
      </w:r>
      <w:r w:rsidR="006515A1" w:rsidRPr="00807E5B">
        <w:rPr>
          <w:bCs/>
        </w:rPr>
        <w:t>and</w:t>
      </w:r>
      <w:r w:rsidR="005F5E31" w:rsidRPr="00807E5B">
        <w:rPr>
          <w:bCs/>
        </w:rPr>
        <w:t xml:space="preserve"> </w:t>
      </w:r>
      <w:r w:rsidR="006515A1" w:rsidRPr="00807E5B">
        <w:rPr>
          <w:bCs/>
        </w:rPr>
        <w:t>hypothesis</w:t>
      </w:r>
      <w:r w:rsidR="005F5E31" w:rsidRPr="00807E5B">
        <w:rPr>
          <w:bCs/>
        </w:rPr>
        <w:t xml:space="preserve"> </w:t>
      </w:r>
      <w:r w:rsidR="006515A1" w:rsidRPr="00807E5B">
        <w:rPr>
          <w:bCs/>
        </w:rPr>
        <w:t>of</w:t>
      </w:r>
      <w:r w:rsidR="005F5E31" w:rsidRPr="00807E5B">
        <w:rPr>
          <w:bCs/>
        </w:rPr>
        <w:t xml:space="preserve"> </w:t>
      </w:r>
      <w:r w:rsidR="006C5CF5" w:rsidRPr="00807E5B">
        <w:rPr>
          <w:bCs/>
        </w:rPr>
        <w:t xml:space="preserve">the </w:t>
      </w:r>
      <w:r w:rsidR="006515A1" w:rsidRPr="00807E5B">
        <w:rPr>
          <w:bCs/>
        </w:rPr>
        <w:t>study</w:t>
      </w:r>
      <w:r w:rsidR="005F5E31" w:rsidRPr="00807E5B">
        <w:rPr>
          <w:b/>
          <w:bCs/>
        </w:rPr>
        <w:t xml:space="preserve"> </w:t>
      </w:r>
      <w:r w:rsidR="006515A1" w:rsidRPr="00807E5B">
        <w:t>should</w:t>
      </w:r>
      <w:r w:rsidR="005F5E31" w:rsidRPr="00807E5B">
        <w:t xml:space="preserve"> </w:t>
      </w:r>
      <w:r w:rsidR="006515A1" w:rsidRPr="00807E5B">
        <w:t>be</w:t>
      </w:r>
      <w:r w:rsidR="005F5E31" w:rsidRPr="00807E5B">
        <w:t xml:space="preserve"> </w:t>
      </w:r>
      <w:r w:rsidR="006515A1" w:rsidRPr="00807E5B">
        <w:t>indicated</w:t>
      </w:r>
      <w:r w:rsidR="005F5E31" w:rsidRPr="00807E5B">
        <w:t xml:space="preserve"> </w:t>
      </w:r>
      <w:r w:rsidR="006515A1" w:rsidRPr="00807E5B">
        <w:t>in</w:t>
      </w:r>
      <w:r w:rsidR="005F5E31" w:rsidRPr="00807E5B">
        <w:t xml:space="preserve"> </w:t>
      </w:r>
      <w:r w:rsidR="006515A1" w:rsidRPr="00807E5B">
        <w:t>the</w:t>
      </w:r>
      <w:r w:rsidR="005F5E31" w:rsidRPr="00807E5B">
        <w:t xml:space="preserve"> </w:t>
      </w:r>
      <w:r w:rsidR="006515A1" w:rsidRPr="00807E5B">
        <w:t>last</w:t>
      </w:r>
      <w:r w:rsidR="005F5E31" w:rsidRPr="00807E5B">
        <w:t xml:space="preserve"> </w:t>
      </w:r>
      <w:r w:rsidR="006515A1" w:rsidRPr="00807E5B">
        <w:t>paragraph</w:t>
      </w:r>
      <w:r w:rsidR="005F5E31" w:rsidRPr="00807E5B">
        <w:t xml:space="preserve"> </w:t>
      </w:r>
      <w:r w:rsidR="006515A1" w:rsidRPr="00807E5B">
        <w:t>of</w:t>
      </w:r>
      <w:r w:rsidR="006C5CF5" w:rsidRPr="00807E5B">
        <w:t xml:space="preserve"> </w:t>
      </w:r>
      <w:r w:rsidR="006515A1" w:rsidRPr="00807E5B">
        <w:t>introduction.</w:t>
      </w:r>
      <w:r w:rsidR="005F5E31" w:rsidRPr="00807E5B">
        <w:t xml:space="preserve"> </w:t>
      </w:r>
      <w:r w:rsidR="0088237E" w:rsidRPr="00807E5B">
        <w:rPr>
          <w:highlight w:val="yellow"/>
          <w:lang w:val="en-US"/>
        </w:rPr>
        <w:t>Quality control (QC)</w:t>
      </w:r>
      <w:r w:rsidR="0088237E" w:rsidRPr="00807E5B">
        <w:rPr>
          <w:lang w:val="en-US"/>
        </w:rPr>
        <w:t xml:space="preserve"> is an activity including all the processes and procedures that determine the efficiency, safety and suitability with all required properties of a pharmaceutics.</w:t>
      </w:r>
      <w:r w:rsidR="00C76C48" w:rsidRPr="00807E5B"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7F0FCB" w:rsidRPr="00807E5B">
        <w:t>.</w:t>
      </w:r>
      <w:r w:rsidR="00AB6F60" w:rsidRPr="00807E5B">
        <w:t xml:space="preserve"> Text body. Text body</w:t>
      </w:r>
      <w:r w:rsidR="007F0FCB" w:rsidRPr="00807E5B">
        <w:t>.</w:t>
      </w:r>
      <w:r w:rsidR="00AB6F60" w:rsidRPr="00807E5B">
        <w:t xml:space="preserve"> Text body. Text body</w:t>
      </w:r>
      <w:r w:rsidR="007F0FCB" w:rsidRPr="00807E5B">
        <w:t>.</w:t>
      </w:r>
      <w:r w:rsidR="00AB6F60" w:rsidRPr="00807E5B">
        <w:t xml:space="preserve"> Text body. Text body. Text body. Text body</w:t>
      </w:r>
      <w:r w:rsidR="007F0FCB" w:rsidRPr="00807E5B">
        <w:t>.</w:t>
      </w:r>
      <w:r w:rsidR="00AB6F60" w:rsidRPr="00807E5B">
        <w:t xml:space="preserve"> Text body. Text body</w:t>
      </w:r>
      <w:r w:rsidR="007F0FCB" w:rsidRPr="00807E5B">
        <w:t>.</w:t>
      </w:r>
      <w:r w:rsidR="00AB6F60" w:rsidRPr="00807E5B">
        <w:t xml:space="preserve"> Text body. Text body</w:t>
      </w:r>
      <w:r w:rsidR="007F0FCB" w:rsidRPr="00807E5B">
        <w:t>.</w:t>
      </w:r>
      <w:r w:rsidR="00AB6F60" w:rsidRPr="00807E5B">
        <w:t xml:space="preserve"> Text body. Text body. Text body. Text body</w:t>
      </w:r>
      <w:r w:rsidR="007F0FCB" w:rsidRPr="00807E5B">
        <w:t>.</w:t>
      </w:r>
      <w:r w:rsidR="00AB6F60" w:rsidRPr="00807E5B">
        <w:t xml:space="preserve"> Text body. Text body</w:t>
      </w:r>
      <w:r w:rsidR="007F0FCB" w:rsidRPr="00807E5B">
        <w:t>.</w:t>
      </w:r>
      <w:r w:rsidR="00AB6F60" w:rsidRPr="00807E5B">
        <w:t xml:space="preserve"> Text body. Text body</w:t>
      </w:r>
      <w:r w:rsidR="007F0FCB" w:rsidRPr="00807E5B">
        <w:t>.</w:t>
      </w:r>
      <w:r w:rsidR="00AB6F60" w:rsidRPr="00807E5B">
        <w:t xml:space="preserve"> </w:t>
      </w:r>
      <w:proofErr w:type="spellStart"/>
      <w:r w:rsidR="00B90420" w:rsidRPr="00807E5B">
        <w:rPr>
          <w:color w:val="FF0000"/>
        </w:rPr>
        <w:t>All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journal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articles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should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cited</w:t>
      </w:r>
      <w:proofErr w:type="spellEnd"/>
      <w:r w:rsidR="00B90420" w:rsidRPr="00807E5B">
        <w:rPr>
          <w:color w:val="FF0000"/>
        </w:rPr>
        <w:t xml:space="preserve"> as </w:t>
      </w:r>
      <w:proofErr w:type="spellStart"/>
      <w:r w:rsidR="00B90420" w:rsidRPr="00807E5B">
        <w:rPr>
          <w:color w:val="FF0000"/>
        </w:rPr>
        <w:t>given</w:t>
      </w:r>
      <w:proofErr w:type="spellEnd"/>
      <w:r w:rsidR="00B90420" w:rsidRPr="00807E5B">
        <w:rPr>
          <w:color w:val="FF0000"/>
        </w:rPr>
        <w:t xml:space="preserve"> in </w:t>
      </w:r>
      <w:proofErr w:type="spellStart"/>
      <w:r w:rsidR="00B90420" w:rsidRPr="00807E5B">
        <w:rPr>
          <w:color w:val="FF0000"/>
        </w:rPr>
        <w:t>reference</w:t>
      </w:r>
      <w:proofErr w:type="spellEnd"/>
      <w:r w:rsidR="00B90420" w:rsidRPr="00807E5B">
        <w:rPr>
          <w:color w:val="FF0000"/>
        </w:rPr>
        <w:t xml:space="preserve"> </w:t>
      </w:r>
      <w:proofErr w:type="spellStart"/>
      <w:r w:rsidR="00B90420" w:rsidRPr="00807E5B">
        <w:rPr>
          <w:color w:val="FF0000"/>
        </w:rPr>
        <w:t>section</w:t>
      </w:r>
      <w:proofErr w:type="spellEnd"/>
      <w:r w:rsidR="00B90420" w:rsidRPr="00807E5B">
        <w:rPr>
          <w:color w:val="FF0000"/>
        </w:rPr>
        <w:t xml:space="preserve"> </w:t>
      </w:r>
      <w:r w:rsidR="00B90420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LTRdPC9EaXNwbGF5VGV4dD48cmVjb3JkPjxy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==
</w:fldData>
        </w:fldChar>
      </w:r>
      <w:r w:rsidR="00D03744" w:rsidRPr="00807E5B">
        <w:rPr>
          <w:color w:val="FF0000"/>
        </w:rPr>
        <w:instrText xml:space="preserve"> ADDIN EN.CITE </w:instrText>
      </w:r>
      <w:r w:rsidR="00D03744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LTRdPC9EaXNwbGF5VGV4dD48cmVjb3JkPjxy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==
</w:fldData>
        </w:fldChar>
      </w:r>
      <w:r w:rsidR="00D03744" w:rsidRPr="00807E5B">
        <w:rPr>
          <w:color w:val="FF0000"/>
        </w:rPr>
        <w:instrText xml:space="preserve"> ADDIN EN.CITE.DATA </w:instrText>
      </w:r>
      <w:r w:rsidR="00D03744" w:rsidRPr="00807E5B">
        <w:rPr>
          <w:color w:val="FF0000"/>
        </w:rPr>
      </w:r>
      <w:r w:rsidR="00D03744" w:rsidRPr="00807E5B">
        <w:rPr>
          <w:color w:val="FF0000"/>
        </w:rPr>
        <w:fldChar w:fldCharType="end"/>
      </w:r>
      <w:r w:rsidR="00B90420" w:rsidRPr="00807E5B">
        <w:rPr>
          <w:color w:val="FF0000"/>
        </w:rPr>
      </w:r>
      <w:r w:rsidR="00B90420"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1-4]</w:t>
      </w:r>
      <w:r w:rsidR="00B90420" w:rsidRPr="00807E5B">
        <w:rPr>
          <w:color w:val="FF0000"/>
        </w:rPr>
        <w:fldChar w:fldCharType="end"/>
      </w:r>
      <w:r w:rsidR="00B90420" w:rsidRPr="00807E5B">
        <w:t>.</w:t>
      </w:r>
    </w:p>
    <w:p w:rsidR="00AB6F60" w:rsidRPr="00807E5B" w:rsidRDefault="00B90420" w:rsidP="00B22936">
      <w:proofErr w:type="spellStart"/>
      <w:r w:rsidRPr="00807E5B">
        <w:rPr>
          <w:color w:val="FF0000"/>
        </w:rPr>
        <w:t>All</w:t>
      </w:r>
      <w:proofErr w:type="spellEnd"/>
      <w:r w:rsidRPr="00807E5B">
        <w:rPr>
          <w:color w:val="FF0000"/>
        </w:rPr>
        <w:t xml:space="preserve"> theses </w:t>
      </w:r>
      <w:proofErr w:type="spellStart"/>
      <w:r w:rsidRPr="00807E5B">
        <w:rPr>
          <w:color w:val="FF0000"/>
        </w:rPr>
        <w:t>should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cited</w:t>
      </w:r>
      <w:proofErr w:type="spellEnd"/>
      <w:r w:rsidRPr="00807E5B">
        <w:rPr>
          <w:color w:val="FF0000"/>
        </w:rPr>
        <w:t xml:space="preserve"> as </w:t>
      </w:r>
      <w:proofErr w:type="spellStart"/>
      <w:r w:rsidRPr="00807E5B">
        <w:rPr>
          <w:color w:val="FF0000"/>
        </w:rPr>
        <w:t>given</w:t>
      </w:r>
      <w:proofErr w:type="spellEnd"/>
      <w:r w:rsidRPr="00807E5B">
        <w:rPr>
          <w:color w:val="FF0000"/>
        </w:rPr>
        <w:t xml:space="preserve"> in </w:t>
      </w:r>
      <w:proofErr w:type="spellStart"/>
      <w:r w:rsidRPr="00807E5B">
        <w:rPr>
          <w:color w:val="FF0000"/>
        </w:rPr>
        <w:t>referenc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ection</w:t>
      </w:r>
      <w:proofErr w:type="spellEnd"/>
      <w:r w:rsidRPr="00807E5B">
        <w:rPr>
          <w:color w:val="FF0000"/>
        </w:rPr>
        <w:t xml:space="preserve"> </w:t>
      </w:r>
      <w:r w:rsidRPr="00807E5B">
        <w:rPr>
          <w:color w:val="FF0000"/>
        </w:rPr>
        <w:fldChar w:fldCharType="begin">
          <w:fldData xml:space="preserve">PEVuZE5vdGU+PENpdGU+PEF1dGhvcj5Bcm9yYTwvQXV0aG9yPjxZZWFyPjIwMTI8L1llYXI+PFJl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</w:fldData>
        </w:fldChar>
      </w:r>
      <w:r w:rsidR="00D03744" w:rsidRPr="00807E5B">
        <w:rPr>
          <w:color w:val="FF0000"/>
        </w:rPr>
        <w:instrText xml:space="preserve"> ADDIN EN.CITE </w:instrText>
      </w:r>
      <w:r w:rsidR="00D03744" w:rsidRPr="00807E5B">
        <w:rPr>
          <w:color w:val="FF0000"/>
        </w:rPr>
        <w:fldChar w:fldCharType="begin">
          <w:fldData xml:space="preserve">PEVuZE5vdGU+PENpdGU+PEF1dGhvcj5Bcm9yYTwvQXV0aG9yPjxZZWFyPjIwMTI8L1llYXI+PFJl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</w:fldData>
        </w:fldChar>
      </w:r>
      <w:r w:rsidR="00D03744" w:rsidRPr="00807E5B">
        <w:rPr>
          <w:color w:val="FF0000"/>
        </w:rPr>
        <w:instrText xml:space="preserve"> ADDIN EN.CITE.DATA </w:instrText>
      </w:r>
      <w:r w:rsidR="00D03744" w:rsidRPr="00807E5B">
        <w:rPr>
          <w:color w:val="FF0000"/>
        </w:rPr>
      </w:r>
      <w:r w:rsidR="00D03744" w:rsidRPr="00807E5B">
        <w:rPr>
          <w:color w:val="FF0000"/>
        </w:rPr>
        <w:fldChar w:fldCharType="end"/>
      </w:r>
      <w:r w:rsidRPr="00807E5B">
        <w:rPr>
          <w:color w:val="FF0000"/>
        </w:rPr>
      </w:r>
      <w:r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5, 6]</w:t>
      </w:r>
      <w:r w:rsidRPr="00807E5B">
        <w:rPr>
          <w:color w:val="FF0000"/>
        </w:rPr>
        <w:fldChar w:fldCharType="end"/>
      </w:r>
      <w:r w:rsidRPr="00807E5B">
        <w:rPr>
          <w:color w:val="FF0000"/>
        </w:rPr>
        <w:t xml:space="preserve">. </w:t>
      </w:r>
      <w:r w:rsidRPr="00807E5B">
        <w:t xml:space="preserve">The PhD thesis </w:t>
      </w:r>
      <w:proofErr w:type="spellStart"/>
      <w:r w:rsidR="00AB6F60" w:rsidRPr="00807E5B">
        <w:t>Text</w:t>
      </w:r>
      <w:proofErr w:type="spellEnd"/>
      <w:r w:rsidR="00AB6F60" w:rsidRPr="00807E5B">
        <w:t xml:space="preserve"> body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Text body. Text body.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</w:t>
      </w:r>
      <w:proofErr w:type="spellStart"/>
      <w:r w:rsidR="00D03744" w:rsidRPr="00807E5B">
        <w:rPr>
          <w:color w:val="FF0000"/>
        </w:rPr>
        <w:t>All</w:t>
      </w:r>
      <w:proofErr w:type="spellEnd"/>
      <w:r w:rsidR="00D03744" w:rsidRPr="00807E5B">
        <w:rPr>
          <w:color w:val="FF0000"/>
        </w:rPr>
        <w:t xml:space="preserve"> web pages </w:t>
      </w:r>
      <w:proofErr w:type="spellStart"/>
      <w:r w:rsidR="00D03744" w:rsidRPr="00807E5B">
        <w:rPr>
          <w:color w:val="FF0000"/>
        </w:rPr>
        <w:t>should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cited</w:t>
      </w:r>
      <w:proofErr w:type="spellEnd"/>
      <w:r w:rsidR="00D03744" w:rsidRPr="00807E5B">
        <w:rPr>
          <w:color w:val="FF0000"/>
        </w:rPr>
        <w:t xml:space="preserve"> as </w:t>
      </w:r>
      <w:proofErr w:type="spellStart"/>
      <w:r w:rsidR="00D03744" w:rsidRPr="00807E5B">
        <w:rPr>
          <w:color w:val="FF0000"/>
        </w:rPr>
        <w:t>given</w:t>
      </w:r>
      <w:proofErr w:type="spellEnd"/>
      <w:r w:rsidR="00D03744" w:rsidRPr="00807E5B">
        <w:rPr>
          <w:color w:val="FF0000"/>
        </w:rPr>
        <w:t xml:space="preserve"> in </w:t>
      </w:r>
      <w:proofErr w:type="spellStart"/>
      <w:r w:rsidR="00D03744" w:rsidRPr="00807E5B">
        <w:rPr>
          <w:color w:val="FF0000"/>
        </w:rPr>
        <w:t>reference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section</w:t>
      </w:r>
      <w:proofErr w:type="spellEnd"/>
      <w:r w:rsidR="00D03744" w:rsidRPr="00807E5B">
        <w:rPr>
          <w:color w:val="FF0000"/>
        </w:rPr>
        <w:t xml:space="preserve"> </w:t>
      </w:r>
      <w:r w:rsidR="00D03744" w:rsidRPr="00807E5B">
        <w:rPr>
          <w:color w:val="FF0000"/>
        </w:rPr>
        <w:fldChar w:fldCharType="begin"/>
      </w:r>
      <w:r w:rsidR="00D03744" w:rsidRPr="00807E5B">
        <w:rPr>
          <w:color w:val="FF0000"/>
        </w:rPr>
        <w:instrText xml:space="preserve"> ADDIN EN.CITE &lt;EndNote&gt;&lt;Cite&gt;&lt;Author&gt;Bat Conservation International&lt;/Author&gt;&lt;Year&gt;2008&lt;/Year&gt;&lt;RecNum&gt;11&lt;/RecNum&gt;&lt;DisplayText&gt;[7, 8]&lt;/DisplayText&gt;&lt;record&gt;&lt;rec-number&gt;11&lt;/rec-number&gt;&lt;foreign-keys&gt;&lt;key app="EN" db-id="d0eses5eyed0wae25xr5rzf7tpxwp2pf5swp" timestamp="1580913230"&gt;11&lt;/key&gt;&lt;/foreign-keys&gt;&lt;ref-type name="Web Page"&gt;12&lt;/ref-type&gt;&lt;contributors&gt;&lt;authors&gt;&lt;author&gt;Bat Conservation International,&lt;/author&gt;&lt;/authors&gt;&lt;/contributors&gt;&lt;titles&gt;&lt;title&gt;Bat Conservation International&lt;/title&gt;&lt;/titles&gt;&lt;number&gt;December 15, 2011&lt;/number&gt;&lt;dates&gt;&lt;year&gt;2008&lt;/year&gt;&lt;/dates&gt;&lt;work-type&gt;Web Page&lt;/work-type&gt;&lt;urls&gt;&lt;related-urls&gt;&lt;url&gt;http://www.batcon.org&lt;/url&gt;&lt;/related-urls&gt;&lt;/urls&gt;&lt;/record&gt;&lt;/Cite&gt;&lt;Cite&gt;&lt;Author&gt;EUROBATS Secretariat&lt;/Author&gt;&lt;Year&gt;2004&lt;/Year&gt;&lt;RecNum&gt;12&lt;/RecNum&gt;&lt;record&gt;&lt;rec-number&gt;12&lt;/rec-number&gt;&lt;foreign-keys&gt;&lt;key app="EN" db-id="d0eses5eyed0wae25xr5rzf7tpxwp2pf5swp" timestamp="1580913230"&gt;12&lt;/key&gt;&lt;/foreign-keys&gt;&lt;ref-type name="Web Page"&gt;12&lt;/ref-type&gt;&lt;contributors&gt;&lt;authors&gt;&lt;author&gt;EUROBATS Secretariat,&lt;/author&gt;&lt;/authors&gt;&lt;/contributors&gt;&lt;titles&gt;&lt;title&gt;EUROBATS: The Agreement on the Conservation of Populations of European Bats&lt;/title&gt;&lt;/titles&gt;&lt;volume&gt;2009&lt;/volume&gt;&lt;number&gt;April 1&lt;/number&gt;&lt;dates&gt;&lt;year&gt;2004&lt;/year&gt;&lt;/dates&gt;&lt;publisher&gt;EUROBATS&lt;/publisher&gt;&lt;urls&gt;&lt;related-urls&gt;&lt;url&gt;http://www.eurobats.org/index.htm&lt;/url&gt;&lt;/related-urls&gt;&lt;/urls&gt;&lt;/record&gt;&lt;/Cite&gt;&lt;/EndNote&gt;</w:instrText>
      </w:r>
      <w:r w:rsidR="00D03744"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7, 8]</w:t>
      </w:r>
      <w:r w:rsidR="00D03744" w:rsidRPr="00807E5B">
        <w:rPr>
          <w:color w:val="FF0000"/>
        </w:rPr>
        <w:fldChar w:fldCharType="end"/>
      </w:r>
      <w:r w:rsidR="00AB6F60" w:rsidRPr="00807E5B">
        <w:t>.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Text body. </w:t>
      </w:r>
      <w:r w:rsidRPr="00807E5B">
        <w:rPr>
          <w:color w:val="FF0000"/>
        </w:rPr>
        <w:t>Ates</w:t>
      </w:r>
      <w:r w:rsidR="00AB6F60" w:rsidRPr="00807E5B">
        <w:rPr>
          <w:color w:val="FF0000"/>
        </w:rPr>
        <w:t xml:space="preserve"> et al. </w:t>
      </w:r>
      <w:r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XTwvRGlzcGxheVRleHQ+PHJlY29yZD48cmVj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==
</w:fldData>
        </w:fldChar>
      </w:r>
      <w:r w:rsidR="00D03744" w:rsidRPr="00807E5B">
        <w:rPr>
          <w:color w:val="FF0000"/>
        </w:rPr>
        <w:instrText xml:space="preserve"> ADDIN EN.CITE </w:instrText>
      </w:r>
      <w:r w:rsidR="00D03744" w:rsidRPr="00807E5B">
        <w:rPr>
          <w:color w:val="FF0000"/>
        </w:rPr>
        <w:fldChar w:fldCharType="begin">
          <w:fldData xml:space="preserve">PEVuZE5vdGU+PENpdGU+PEF1dGhvcj5BdGVzPC9BdXRob3I+PFllYXI+MjAxNjwvWWVhcj48UmVj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==
</w:fldData>
        </w:fldChar>
      </w:r>
      <w:r w:rsidR="00D03744" w:rsidRPr="00807E5B">
        <w:rPr>
          <w:color w:val="FF0000"/>
        </w:rPr>
        <w:instrText xml:space="preserve"> ADDIN EN.CITE.DATA </w:instrText>
      </w:r>
      <w:r w:rsidR="00D03744" w:rsidRPr="00807E5B">
        <w:rPr>
          <w:color w:val="FF0000"/>
        </w:rPr>
      </w:r>
      <w:r w:rsidR="00D03744" w:rsidRPr="00807E5B">
        <w:rPr>
          <w:color w:val="FF0000"/>
        </w:rPr>
        <w:fldChar w:fldCharType="end"/>
      </w:r>
      <w:r w:rsidRPr="00807E5B">
        <w:rPr>
          <w:color w:val="FF0000"/>
        </w:rPr>
      </w:r>
      <w:r w:rsidRPr="00807E5B">
        <w:rPr>
          <w:color w:val="FF0000"/>
        </w:rPr>
        <w:fldChar w:fldCharType="separate"/>
      </w:r>
      <w:r w:rsidR="00D03744" w:rsidRPr="00807E5B">
        <w:rPr>
          <w:noProof/>
          <w:color w:val="FF0000"/>
        </w:rPr>
        <w:t>[1]</w:t>
      </w:r>
      <w:r w:rsidRPr="00807E5B">
        <w:rPr>
          <w:color w:val="FF0000"/>
        </w:rPr>
        <w:fldChar w:fldCharType="end"/>
      </w:r>
      <w:r w:rsidR="00AB6F60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concluded</w:t>
      </w:r>
      <w:proofErr w:type="spellEnd"/>
      <w:r w:rsidR="00D03744"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that</w:t>
      </w:r>
      <w:proofErr w:type="spellEnd"/>
      <w:r w:rsidR="00D03744" w:rsidRPr="00807E5B">
        <w:rPr>
          <w:color w:val="FF0000"/>
        </w:rPr>
        <w:t xml:space="preserve">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. Text body.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Text body. </w:t>
      </w:r>
      <w:proofErr w:type="spellStart"/>
      <w:r w:rsidRPr="00807E5B">
        <w:rPr>
          <w:color w:val="FF0000"/>
        </w:rPr>
        <w:t>Book</w:t>
      </w:r>
      <w:proofErr w:type="spellEnd"/>
      <w:r w:rsidRPr="00807E5B">
        <w:rPr>
          <w:color w:val="FF0000"/>
        </w:rPr>
        <w:t xml:space="preserve"> </w:t>
      </w:r>
      <w:proofErr w:type="spellStart"/>
      <w:r w:rsidR="00D03744" w:rsidRPr="00807E5B">
        <w:rPr>
          <w:color w:val="FF0000"/>
        </w:rPr>
        <w:t>sections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hould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cited</w:t>
      </w:r>
      <w:proofErr w:type="spellEnd"/>
      <w:r w:rsidRPr="00807E5B">
        <w:rPr>
          <w:color w:val="FF0000"/>
        </w:rPr>
        <w:t xml:space="preserve"> as </w:t>
      </w:r>
      <w:proofErr w:type="spellStart"/>
      <w:r w:rsidRPr="00807E5B">
        <w:rPr>
          <w:color w:val="FF0000"/>
        </w:rPr>
        <w:t>given</w:t>
      </w:r>
      <w:proofErr w:type="spellEnd"/>
      <w:r w:rsidRPr="00807E5B">
        <w:rPr>
          <w:color w:val="FF0000"/>
        </w:rPr>
        <w:t xml:space="preserve"> in </w:t>
      </w:r>
      <w:proofErr w:type="spellStart"/>
      <w:r w:rsidRPr="00807E5B">
        <w:rPr>
          <w:color w:val="FF0000"/>
        </w:rPr>
        <w:t>referenc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ection</w:t>
      </w:r>
      <w:proofErr w:type="spellEnd"/>
      <w:r w:rsidRPr="00807E5B">
        <w:rPr>
          <w:color w:val="FF0000"/>
        </w:rPr>
        <w:t xml:space="preserve"> </w:t>
      </w:r>
      <w:r w:rsidRPr="00807E5B">
        <w:rPr>
          <w:color w:val="FF0000"/>
        </w:rPr>
        <w:fldChar w:fldCharType="begin">
          <w:fldData xml:space="preserve">PEVuZE5vdGU+PENpdGU+PEF1dGhvcj5DbGF5dG9uPC9BdXRob3I+PFllYXI+MjAwOTwvWWVhcj48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</w:fldData>
        </w:fldChar>
      </w:r>
      <w:r w:rsidR="0052710C">
        <w:rPr>
          <w:color w:val="FF0000"/>
        </w:rPr>
        <w:instrText xml:space="preserve"> ADDIN EN.CITE </w:instrText>
      </w:r>
      <w:r w:rsidR="0052710C">
        <w:rPr>
          <w:color w:val="FF0000"/>
        </w:rPr>
        <w:fldChar w:fldCharType="begin">
          <w:fldData xml:space="preserve">PEVuZE5vdGU+PENpdGU+PEF1dGhvcj5DbGF5dG9uPC9BdXRob3I+PFllYXI+MjAwOTwvWWVhcj48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</w:fldData>
        </w:fldChar>
      </w:r>
      <w:r w:rsidR="0052710C">
        <w:rPr>
          <w:color w:val="FF0000"/>
        </w:rPr>
        <w:instrText xml:space="preserve"> ADDIN EN.CITE.DATA </w:instrText>
      </w:r>
      <w:r w:rsidR="0052710C">
        <w:rPr>
          <w:color w:val="FF0000"/>
        </w:rPr>
      </w:r>
      <w:r w:rsidR="0052710C">
        <w:rPr>
          <w:color w:val="FF0000"/>
        </w:rPr>
        <w:fldChar w:fldCharType="end"/>
      </w:r>
      <w:r w:rsidRPr="00807E5B">
        <w:rPr>
          <w:color w:val="FF0000"/>
        </w:rPr>
      </w:r>
      <w:r w:rsidRPr="00807E5B">
        <w:rPr>
          <w:color w:val="FF0000"/>
        </w:rPr>
        <w:fldChar w:fldCharType="separate"/>
      </w:r>
      <w:r w:rsidR="00783940" w:rsidRPr="00807E5B">
        <w:rPr>
          <w:noProof/>
          <w:color w:val="FF0000"/>
        </w:rPr>
        <w:t>[9, 10]</w:t>
      </w:r>
      <w:r w:rsidRPr="00807E5B">
        <w:rPr>
          <w:color w:val="FF0000"/>
        </w:rPr>
        <w:fldChar w:fldCharType="end"/>
      </w:r>
      <w:r w:rsidR="00AB6F60" w:rsidRPr="00807E5B">
        <w:rPr>
          <w:color w:val="FF0000"/>
        </w:rPr>
        <w:t xml:space="preserve">. </w:t>
      </w:r>
      <w:r w:rsidR="00AB6F60" w:rsidRPr="00807E5B">
        <w:t xml:space="preserve">Text body. </w:t>
      </w:r>
      <w:r w:rsidR="00783940" w:rsidRPr="00807E5B">
        <w:rPr>
          <w:color w:val="FF0000"/>
        </w:rPr>
        <w:t xml:space="preserve">Books </w:t>
      </w:r>
      <w:proofErr w:type="spellStart"/>
      <w:r w:rsidR="00783940" w:rsidRPr="00807E5B">
        <w:rPr>
          <w:color w:val="FF0000"/>
        </w:rPr>
        <w:t>should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cited</w:t>
      </w:r>
      <w:proofErr w:type="spellEnd"/>
      <w:r w:rsidR="00783940" w:rsidRPr="00807E5B">
        <w:rPr>
          <w:color w:val="FF0000"/>
        </w:rPr>
        <w:t xml:space="preserve"> as </w:t>
      </w:r>
      <w:proofErr w:type="spellStart"/>
      <w:r w:rsidR="00783940" w:rsidRPr="00807E5B">
        <w:rPr>
          <w:color w:val="FF0000"/>
        </w:rPr>
        <w:t>given</w:t>
      </w:r>
      <w:proofErr w:type="spellEnd"/>
      <w:r w:rsidR="00783940" w:rsidRPr="00807E5B">
        <w:rPr>
          <w:color w:val="FF0000"/>
        </w:rPr>
        <w:t xml:space="preserve"> in </w:t>
      </w:r>
      <w:proofErr w:type="spellStart"/>
      <w:r w:rsidR="00783940" w:rsidRPr="00807E5B">
        <w:rPr>
          <w:color w:val="FF0000"/>
        </w:rPr>
        <w:t>reference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section</w:t>
      </w:r>
      <w:proofErr w:type="spellEnd"/>
      <w:r w:rsidR="00783940" w:rsidRPr="00807E5B">
        <w:rPr>
          <w:color w:val="FF0000"/>
        </w:rPr>
        <w:t xml:space="preserve"> </w:t>
      </w:r>
      <w:r w:rsidR="00783940" w:rsidRPr="00807E5B">
        <w:rPr>
          <w:color w:val="FF0000"/>
        </w:rPr>
        <w:fldChar w:fldCharType="begin">
          <w:fldData xml:space="preserve">PEVuZE5vdGU+PENpdGU+PEF1dGhvcj5Gb3Rha2k8L0F1dGhvcj48WWVhcj4yMDIwPC9ZZWFyPjxS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</w:fldData>
        </w:fldChar>
      </w:r>
      <w:r w:rsidR="00911C87" w:rsidRPr="00807E5B">
        <w:rPr>
          <w:color w:val="FF0000"/>
        </w:rPr>
        <w:instrText xml:space="preserve"> ADDIN EN.CITE </w:instrText>
      </w:r>
      <w:r w:rsidR="00911C87" w:rsidRPr="00807E5B">
        <w:rPr>
          <w:color w:val="FF0000"/>
        </w:rPr>
        <w:fldChar w:fldCharType="begin">
          <w:fldData xml:space="preserve">PEVuZE5vdGU+PENpdGU+PEF1dGhvcj5Gb3Rha2k8L0F1dGhvcj48WWVhcj4yMDIwPC9ZZWFyPjxS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</w:fldData>
        </w:fldChar>
      </w:r>
      <w:r w:rsidR="00911C87" w:rsidRPr="00807E5B">
        <w:rPr>
          <w:color w:val="FF0000"/>
        </w:rPr>
        <w:instrText xml:space="preserve"> ADDIN EN.CITE.DATA </w:instrText>
      </w:r>
      <w:r w:rsidR="00911C87" w:rsidRPr="00807E5B">
        <w:rPr>
          <w:color w:val="FF0000"/>
        </w:rPr>
      </w:r>
      <w:r w:rsidR="00911C87" w:rsidRPr="00807E5B">
        <w:rPr>
          <w:color w:val="FF0000"/>
        </w:rPr>
        <w:fldChar w:fldCharType="end"/>
      </w:r>
      <w:r w:rsidR="00783940" w:rsidRPr="00807E5B">
        <w:rPr>
          <w:color w:val="FF0000"/>
        </w:rPr>
      </w:r>
      <w:r w:rsidR="00783940" w:rsidRPr="00807E5B">
        <w:rPr>
          <w:color w:val="FF0000"/>
        </w:rPr>
        <w:fldChar w:fldCharType="separate"/>
      </w:r>
      <w:r w:rsidR="00783940" w:rsidRPr="00807E5B">
        <w:rPr>
          <w:noProof/>
          <w:color w:val="FF0000"/>
        </w:rPr>
        <w:t>[11, 12]</w:t>
      </w:r>
      <w:r w:rsidR="00783940" w:rsidRPr="00807E5B">
        <w:rPr>
          <w:color w:val="FF0000"/>
        </w:rPr>
        <w:fldChar w:fldCharType="end"/>
      </w:r>
      <w:r w:rsidR="00783940" w:rsidRPr="00807E5B">
        <w:rPr>
          <w:color w:val="FF0000"/>
        </w:rPr>
        <w:t xml:space="preserve"> </w:t>
      </w:r>
      <w:proofErr w:type="spellStart"/>
      <w:r w:rsidR="00AB6F60" w:rsidRPr="00807E5B">
        <w:t>Text</w:t>
      </w:r>
      <w:proofErr w:type="spellEnd"/>
      <w:r w:rsidR="00AB6F60" w:rsidRPr="00807E5B">
        <w:t xml:space="preserve"> body</w:t>
      </w:r>
      <w:r w:rsidR="00A46ED7" w:rsidRPr="00807E5B">
        <w:t>.</w:t>
      </w:r>
      <w:r w:rsidR="00AB6F60" w:rsidRPr="00807E5B">
        <w:t xml:space="preserve"> Text body. </w:t>
      </w:r>
      <w:proofErr w:type="spellStart"/>
      <w:r w:rsidR="00783940" w:rsidRPr="00807E5B">
        <w:rPr>
          <w:color w:val="FF0000"/>
        </w:rPr>
        <w:t>Edited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books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should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cited</w:t>
      </w:r>
      <w:proofErr w:type="spellEnd"/>
      <w:r w:rsidR="00783940" w:rsidRPr="00807E5B">
        <w:rPr>
          <w:color w:val="FF0000"/>
        </w:rPr>
        <w:t xml:space="preserve"> as </w:t>
      </w:r>
      <w:proofErr w:type="spellStart"/>
      <w:r w:rsidR="00783940" w:rsidRPr="00807E5B">
        <w:rPr>
          <w:color w:val="FF0000"/>
        </w:rPr>
        <w:t>given</w:t>
      </w:r>
      <w:proofErr w:type="spellEnd"/>
      <w:r w:rsidR="00783940" w:rsidRPr="00807E5B">
        <w:rPr>
          <w:color w:val="FF0000"/>
        </w:rPr>
        <w:t xml:space="preserve"> in </w:t>
      </w:r>
      <w:proofErr w:type="spellStart"/>
      <w:r w:rsidR="00783940" w:rsidRPr="00807E5B">
        <w:rPr>
          <w:color w:val="FF0000"/>
        </w:rPr>
        <w:t>reference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section</w:t>
      </w:r>
      <w:proofErr w:type="spellEnd"/>
      <w:r w:rsidR="00783940" w:rsidRPr="00807E5B">
        <w:rPr>
          <w:color w:val="FF0000"/>
        </w:rPr>
        <w:t xml:space="preserve"> </w:t>
      </w:r>
      <w:r w:rsidR="00783940" w:rsidRPr="00807E5B">
        <w:rPr>
          <w:color w:val="FF0000"/>
        </w:rPr>
        <w:fldChar w:fldCharType="begin"/>
      </w:r>
      <w:r w:rsidR="00783940" w:rsidRPr="00807E5B">
        <w:rPr>
          <w:color w:val="FF0000"/>
        </w:rPr>
        <w:instrText xml:space="preserve"> ADDIN EN.CITE &lt;EndNote&gt;&lt;Cite&gt;&lt;Author&gt;Vonk&lt;/Author&gt;&lt;Year&gt;2012&lt;/Year&gt;&lt;RecNum&gt;7&lt;/RecNum&gt;&lt;DisplayText&gt;[13]&lt;/DisplayText&gt;&lt;record&gt;&lt;rec-number&gt;7&lt;/rec-number&gt;&lt;foreign-keys&gt;&lt;key app="EN" db-id="d0eses5eyed0wae25xr5rzf7tpxwp2pf5swp" timestamp="1580913229"&gt;7&lt;/key&gt;&lt;/foreign-keys&gt;&lt;ref-type name="Edited Book"&gt;28&lt;/ref-type&gt;&lt;contributors&gt;&lt;authors&gt;&lt;author&gt;Vonk, Jennifer&lt;/author&gt;&lt;author&gt;Shackelford, Todd K.&lt;/author&gt;&lt;/authors&gt;&lt;secondary-authors&gt;&lt;author&gt;Nathan, Peter E.&lt;/author&gt;&lt;/secondary-authors&gt;&lt;/contributors&gt;&lt;titles&gt;&lt;title&gt;The Oxford handbook of comparative evolutionary psychology&lt;/title&gt;&lt;secondary-title&gt;Oxford Library of Psychology&lt;/secondary-title&gt;&lt;short-title&gt;The Oxford Handbook of Comparative Evolutionary Psychology&lt;/short-title&gt;&lt;/titles&gt;&lt;pages&gt;574&lt;/pages&gt;&lt;keywords&gt;&lt;keyword&gt;Evolutionary psychology.&lt;/keyword&gt;&lt;keyword&gt;Psychology, Comparative.&lt;/keyword&gt;&lt;keyword&gt;Social evolution.&lt;/keyword&gt;&lt;keyword&gt;Behavior evolution.&lt;/keyword&gt;&lt;keyword&gt;Cognition and culture.&lt;/keyword&gt;&lt;/keywords&gt;&lt;dates&gt;&lt;year&gt;2012&lt;/year&gt;&lt;/dates&gt;&lt;pub-location&gt;New York&lt;/pub-location&gt;&lt;publisher&gt;Oxford University Press&lt;/publisher&gt;&lt;isbn&gt;9780199738182&amp;#xD;0199738181&lt;/isbn&gt;&lt;call-num&gt;Education-Psychology BF698.95 .O93 2012 AVAILABLE&lt;/call-num&gt;&lt;urls&gt;&lt;/urls&gt;&lt;/record&gt;&lt;/Cite&gt;&lt;/EndNote&gt;</w:instrText>
      </w:r>
      <w:r w:rsidR="00783940" w:rsidRPr="00807E5B">
        <w:rPr>
          <w:color w:val="FF0000"/>
        </w:rPr>
        <w:fldChar w:fldCharType="separate"/>
      </w:r>
      <w:r w:rsidR="00783940" w:rsidRPr="00807E5B">
        <w:rPr>
          <w:noProof/>
          <w:color w:val="FF0000"/>
        </w:rPr>
        <w:t>[13]</w:t>
      </w:r>
      <w:r w:rsidR="00783940" w:rsidRPr="00807E5B">
        <w:rPr>
          <w:color w:val="FF0000"/>
        </w:rPr>
        <w:fldChar w:fldCharType="end"/>
      </w:r>
      <w:r w:rsidR="00AB6F60" w:rsidRPr="00807E5B">
        <w:t>. Text body. Text body</w:t>
      </w:r>
      <w:r w:rsidR="00A46ED7" w:rsidRPr="00807E5B">
        <w:t>.</w:t>
      </w:r>
      <w:r w:rsidR="00AB6F60" w:rsidRPr="00807E5B">
        <w:t xml:space="preserve"> Text body. </w:t>
      </w:r>
      <w:r w:rsidR="00783940" w:rsidRPr="00807E5B">
        <w:rPr>
          <w:color w:val="FF0000"/>
        </w:rPr>
        <w:t xml:space="preserve">Electronic </w:t>
      </w:r>
      <w:proofErr w:type="spellStart"/>
      <w:r w:rsidR="00783940" w:rsidRPr="00807E5B">
        <w:rPr>
          <w:color w:val="FF0000"/>
        </w:rPr>
        <w:t>books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should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cited</w:t>
      </w:r>
      <w:proofErr w:type="spellEnd"/>
      <w:r w:rsidR="00783940" w:rsidRPr="00807E5B">
        <w:rPr>
          <w:color w:val="FF0000"/>
        </w:rPr>
        <w:t xml:space="preserve"> as </w:t>
      </w:r>
      <w:proofErr w:type="spellStart"/>
      <w:r w:rsidR="00783940" w:rsidRPr="00807E5B">
        <w:rPr>
          <w:color w:val="FF0000"/>
        </w:rPr>
        <w:t>given</w:t>
      </w:r>
      <w:proofErr w:type="spellEnd"/>
      <w:r w:rsidR="00783940" w:rsidRPr="00807E5B">
        <w:rPr>
          <w:color w:val="FF0000"/>
        </w:rPr>
        <w:t xml:space="preserve"> in </w:t>
      </w:r>
      <w:proofErr w:type="spellStart"/>
      <w:r w:rsidR="00783940" w:rsidRPr="00807E5B">
        <w:rPr>
          <w:color w:val="FF0000"/>
        </w:rPr>
        <w:t>reference</w:t>
      </w:r>
      <w:proofErr w:type="spellEnd"/>
      <w:r w:rsidR="00783940" w:rsidRPr="00807E5B">
        <w:rPr>
          <w:color w:val="FF0000"/>
        </w:rPr>
        <w:t xml:space="preserve"> </w:t>
      </w:r>
      <w:proofErr w:type="spellStart"/>
      <w:r w:rsidR="00783940" w:rsidRPr="00807E5B">
        <w:rPr>
          <w:color w:val="FF0000"/>
        </w:rPr>
        <w:t>section</w:t>
      </w:r>
      <w:proofErr w:type="spellEnd"/>
      <w:r w:rsidR="00783940" w:rsidRPr="00807E5B">
        <w:rPr>
          <w:color w:val="FF0000"/>
        </w:rPr>
        <w:t xml:space="preserve"> </w:t>
      </w:r>
      <w:r w:rsidR="0052710C">
        <w:rPr>
          <w:color w:val="FF0000"/>
        </w:rPr>
        <w:fldChar w:fldCharType="begin"/>
      </w:r>
      <w:r w:rsidR="0052710C">
        <w:rPr>
          <w:color w:val="FF0000"/>
        </w:rPr>
        <w:instrText xml:space="preserve"> ADDIN EN.CITE &lt;EndNote&gt;&lt;Cite&gt;&lt;Author&gt;Pepperberg&lt;/Author&gt;&lt;Year&gt;2009&lt;/Year&gt;&lt;RecNum&gt;8&lt;/RecNum&gt;&lt;DisplayText&gt;[14]&lt;/DisplayText&gt;&lt;record&gt;&lt;rec-number&gt;8&lt;/rec-number&gt;&lt;foreign-keys&gt;&lt;key app="EN" db-id="d0eses5eyed0wae25xr5rzf7tpxwp2pf5swp" timestamp="1580913229"&gt;8&lt;/key&gt;&lt;/foreign-keys&gt;&lt;ref-type name="Electronic Book"&gt;44&lt;/ref-type&gt;&lt;contributors&gt;&lt;authors&gt;&lt;author&gt;Pepperberg, Irene M.&lt;/author&gt;&lt;/authors&gt;&lt;/contributors&gt;&lt;titles&gt;&lt;title&gt;Alex &amp;amp; me: How a scientist and a parrot discovered a hidden world of animal intelligence — and formed a deep bond in the process&lt;/title&gt;&lt;/titles&gt;&lt;num-vols&gt;Kindle&lt;/num-vols&gt;&lt;edition&gt;Kindle&lt;/edition&gt;&lt;keywords&gt;&lt;keyword&gt;African gray parrot Behavior.&lt;/keyword&gt;&lt;keyword&gt;Cognition in animals.&lt;/keyword&gt;&lt;keyword&gt;Animal communication.&lt;/keyword&gt;&lt;keyword&gt;Human-animal relationships.&lt;/keyword&gt;&lt;/keywords&gt;&lt;dates&gt;&lt;year&gt;2009&lt;/year&gt;&lt;pub-dates&gt;&lt;date&gt;March 15, 2013&lt;/date&gt;&lt;/pub-dates&gt;&lt;/dates&gt;&lt;pub-location&gt;New York, NY&lt;/pub-location&gt;&lt;publisher&gt;Scribe Publications&lt;/publisher&gt;&lt;isbn&gt;ASIN: B00APOWOXC&lt;/isbn&gt;&lt;urls&gt;&lt;/urls&gt;&lt;/record&gt;&lt;/Cite&gt;&lt;/EndNote&gt;</w:instrText>
      </w:r>
      <w:r w:rsidR="0052710C">
        <w:rPr>
          <w:color w:val="FF0000"/>
        </w:rPr>
        <w:fldChar w:fldCharType="separate"/>
      </w:r>
      <w:r w:rsidR="0052710C">
        <w:rPr>
          <w:noProof/>
          <w:color w:val="FF0000"/>
        </w:rPr>
        <w:t>[14]</w:t>
      </w:r>
      <w:r w:rsidR="0052710C">
        <w:rPr>
          <w:color w:val="FF0000"/>
        </w:rPr>
        <w:fldChar w:fldCharType="end"/>
      </w:r>
      <w:r w:rsidR="00A46ED7" w:rsidRPr="00807E5B">
        <w:t>.</w:t>
      </w:r>
      <w:r w:rsidR="00AB6F60" w:rsidRPr="00807E5B">
        <w:t xml:space="preserve"> Text body. Text body. 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Text body. Text body. Text body.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Text body. Text body</w:t>
      </w:r>
      <w:r w:rsidR="00A46ED7" w:rsidRPr="00807E5B">
        <w:t>.</w:t>
      </w:r>
      <w:r w:rsidR="00AB6F60" w:rsidRPr="00807E5B">
        <w:t xml:space="preserve"> Text body. </w:t>
      </w:r>
      <w:proofErr w:type="spellStart"/>
      <w:r w:rsidR="00AB6F60" w:rsidRPr="00807E5B">
        <w:t>Text</w:t>
      </w:r>
      <w:proofErr w:type="spellEnd"/>
      <w:r w:rsidR="00AB6F60" w:rsidRPr="00807E5B">
        <w:t xml:space="preserve"> body </w:t>
      </w:r>
      <w:r w:rsidR="0088237E" w:rsidRPr="00807E5B">
        <w:rPr>
          <w:color w:val="FF0000"/>
        </w:rPr>
        <w:t>[11-17].</w:t>
      </w:r>
    </w:p>
    <w:p w:rsidR="002912E1" w:rsidRPr="00807E5B" w:rsidRDefault="00AB6F60" w:rsidP="00B22936">
      <w:r w:rsidRPr="00807E5B">
        <w:rPr>
          <w:color w:val="FF0000"/>
        </w:rPr>
        <w:t xml:space="preserve">The </w:t>
      </w:r>
      <w:proofErr w:type="spellStart"/>
      <w:r w:rsidRPr="00807E5B">
        <w:rPr>
          <w:color w:val="FF0000"/>
        </w:rPr>
        <w:t>purpose</w:t>
      </w:r>
      <w:proofErr w:type="spellEnd"/>
      <w:r w:rsidRPr="00807E5B">
        <w:rPr>
          <w:color w:val="FF0000"/>
        </w:rPr>
        <w:t xml:space="preserve">/s </w:t>
      </w:r>
      <w:proofErr w:type="spellStart"/>
      <w:r w:rsidRPr="00807E5B">
        <w:rPr>
          <w:color w:val="FF0000"/>
        </w:rPr>
        <w:t>and</w:t>
      </w:r>
      <w:proofErr w:type="spellEnd"/>
      <w:r w:rsidRPr="00807E5B">
        <w:rPr>
          <w:color w:val="FF0000"/>
        </w:rPr>
        <w:t xml:space="preserve"> hypothesis of study should be </w:t>
      </w:r>
      <w:r w:rsidR="00A55565" w:rsidRPr="00807E5B">
        <w:rPr>
          <w:color w:val="FF0000"/>
        </w:rPr>
        <w:t xml:space="preserve">stated </w:t>
      </w:r>
      <w:r w:rsidRPr="00807E5B">
        <w:rPr>
          <w:color w:val="FF0000"/>
        </w:rPr>
        <w:t xml:space="preserve">in the last paragraph of introduction. </w:t>
      </w:r>
      <w:r w:rsidR="00387FE9" w:rsidRPr="00807E5B">
        <w:t xml:space="preserve">Text body. Text body. Text body. Text body. Text body. Text body. Text body Text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body. </w:t>
      </w:r>
      <w:proofErr w:type="spellStart"/>
      <w:r w:rsidR="00783940" w:rsidRPr="00807E5B">
        <w:t>Text</w:t>
      </w:r>
      <w:proofErr w:type="spellEnd"/>
      <w:r w:rsidR="00783940" w:rsidRPr="00807E5B">
        <w:t xml:space="preserve"> </w:t>
      </w:r>
      <w:proofErr w:type="spellStart"/>
      <w:proofErr w:type="gramStart"/>
      <w:r w:rsidR="00783940" w:rsidRPr="00807E5B">
        <w:t>body.</w:t>
      </w:r>
      <w:r w:rsidR="00387FE9" w:rsidRPr="00807E5B">
        <w:t>Text</w:t>
      </w:r>
      <w:proofErr w:type="spellEnd"/>
      <w:proofErr w:type="gramEnd"/>
      <w:r w:rsidR="00387FE9" w:rsidRPr="00807E5B">
        <w:t xml:space="preserve"> body</w:t>
      </w:r>
      <w:r w:rsidR="00A46ED7" w:rsidRPr="00807E5B">
        <w:t>.</w:t>
      </w:r>
      <w:r w:rsidR="00387FE9" w:rsidRPr="00807E5B">
        <w:t xml:space="preserve"> Text body. Text body</w:t>
      </w:r>
      <w:r w:rsidR="00A46ED7" w:rsidRPr="00807E5B">
        <w:t>.</w:t>
      </w:r>
      <w:r w:rsidR="00387FE9" w:rsidRPr="00807E5B">
        <w:t xml:space="preserve"> Text body. </w:t>
      </w:r>
      <w:r w:rsidRPr="00807E5B">
        <w:rPr>
          <w:color w:val="00B0F0"/>
        </w:rPr>
        <w:t>[Times New Roman 12</w:t>
      </w:r>
      <w:r w:rsidR="002D41E9" w:rsidRPr="00807E5B">
        <w:rPr>
          <w:color w:val="00B0F0"/>
        </w:rPr>
        <w:t xml:space="preserve"> </w:t>
      </w:r>
      <w:proofErr w:type="spellStart"/>
      <w:r w:rsidR="002D41E9" w:rsidRPr="00807E5B">
        <w:rPr>
          <w:color w:val="00B0F0"/>
        </w:rPr>
        <w:t>regular</w:t>
      </w:r>
      <w:proofErr w:type="spellEnd"/>
      <w:r w:rsidRPr="00807E5B">
        <w:rPr>
          <w:color w:val="00B0F0"/>
        </w:rPr>
        <w:t>].</w:t>
      </w:r>
    </w:p>
    <w:p w:rsidR="002912E1" w:rsidRPr="00807E5B" w:rsidRDefault="00783940" w:rsidP="00783940">
      <w:pPr>
        <w:pStyle w:val="ANMheading1"/>
        <w:numPr>
          <w:ilvl w:val="0"/>
          <w:numId w:val="0"/>
        </w:numPr>
      </w:pPr>
      <w:r w:rsidRPr="00807E5B">
        <w:lastRenderedPageBreak/>
        <w:t xml:space="preserve">2. </w:t>
      </w:r>
      <w:r w:rsidR="0088237E" w:rsidRPr="00807E5B">
        <w:t>MATERIAL</w:t>
      </w:r>
      <w:r w:rsidR="00911C87" w:rsidRPr="00807E5B">
        <w:t>S</w:t>
      </w:r>
      <w:r w:rsidR="0088237E" w:rsidRPr="00807E5B">
        <w:t xml:space="preserve"> AND METHODS </w:t>
      </w:r>
      <w:r w:rsidR="003228F6" w:rsidRPr="00807E5B">
        <w:rPr>
          <w:bCs/>
          <w:color w:val="00B0F0"/>
          <w:lang w:val="nl-NL" w:eastAsia="nl-NL"/>
        </w:rPr>
        <w:t xml:space="preserve">[1st level, Times New Roman 12 </w:t>
      </w:r>
      <w:proofErr w:type="spellStart"/>
      <w:r w:rsidR="003228F6" w:rsidRPr="00807E5B">
        <w:rPr>
          <w:bCs/>
          <w:color w:val="00B0F0"/>
          <w:lang w:val="nl-NL" w:eastAsia="nl-NL"/>
        </w:rPr>
        <w:t>bold</w:t>
      </w:r>
      <w:proofErr w:type="spellEnd"/>
      <w:r w:rsidR="003228F6" w:rsidRPr="00807E5B">
        <w:rPr>
          <w:bCs/>
          <w:color w:val="00B0F0"/>
          <w:lang w:val="nl-NL" w:eastAsia="nl-NL"/>
        </w:rPr>
        <w:t>].</w:t>
      </w:r>
    </w:p>
    <w:p w:rsidR="00C76C48" w:rsidRPr="00807E5B" w:rsidRDefault="00217F5D" w:rsidP="00B22936">
      <w:pPr>
        <w:rPr>
          <w:bCs/>
        </w:rPr>
      </w:pPr>
      <w:proofErr w:type="spellStart"/>
      <w:r w:rsidRPr="00807E5B">
        <w:rPr>
          <w:bCs/>
          <w:color w:val="FF0000"/>
        </w:rPr>
        <w:t>This</w:t>
      </w:r>
      <w:proofErr w:type="spellEnd"/>
      <w:r w:rsidR="005F5E31" w:rsidRPr="00807E5B">
        <w:rPr>
          <w:bCs/>
          <w:color w:val="FF0000"/>
        </w:rPr>
        <w:t xml:space="preserve"> </w:t>
      </w:r>
      <w:proofErr w:type="spellStart"/>
      <w:r w:rsidRPr="00807E5B">
        <w:rPr>
          <w:bCs/>
          <w:color w:val="FF0000"/>
        </w:rPr>
        <w:t>section</w:t>
      </w:r>
      <w:proofErr w:type="spellEnd"/>
      <w:r w:rsidR="005F5E31" w:rsidRPr="00807E5B">
        <w:rPr>
          <w:bCs/>
          <w:color w:val="FF0000"/>
        </w:rPr>
        <w:t xml:space="preserve"> </w:t>
      </w:r>
      <w:proofErr w:type="spellStart"/>
      <w:r w:rsidRPr="00807E5B">
        <w:rPr>
          <w:bCs/>
          <w:color w:val="FF0000"/>
        </w:rPr>
        <w:t>sho</w:t>
      </w:r>
      <w:r w:rsidRPr="00807E5B">
        <w:rPr>
          <w:color w:val="FF0000"/>
        </w:rPr>
        <w:t>uld</w:t>
      </w:r>
      <w:proofErr w:type="spellEnd"/>
      <w:r w:rsidR="005F5E31"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be</w:t>
      </w:r>
      <w:proofErr w:type="spellEnd"/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brief,</w:t>
      </w:r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clear,</w:t>
      </w:r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and</w:t>
      </w:r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without</w:t>
      </w:r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unnecessary</w:t>
      </w:r>
      <w:r w:rsidR="005F5E31" w:rsidRPr="00807E5B">
        <w:rPr>
          <w:color w:val="FF0000"/>
        </w:rPr>
        <w:t xml:space="preserve"> </w:t>
      </w:r>
      <w:r w:rsidRPr="00807E5B">
        <w:rPr>
          <w:color w:val="FF0000"/>
        </w:rPr>
        <w:t>details.</w:t>
      </w:r>
      <w:r w:rsidR="00A55565" w:rsidRPr="00807E5B">
        <w:rPr>
          <w:color w:val="FF0000"/>
        </w:rPr>
        <w:t xml:space="preserve"> </w:t>
      </w:r>
      <w:r w:rsidRPr="00807E5B">
        <w:rPr>
          <w:color w:val="FF0000"/>
          <w:lang w:val="en"/>
        </w:rPr>
        <w:t>Studies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base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imal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xperiments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houl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clud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pproval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tatement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thical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ommitte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th</w:t>
      </w:r>
      <w:r w:rsidR="00A55565" w:rsidRPr="00807E5B">
        <w:rPr>
          <w:color w:val="FF0000"/>
          <w:lang w:val="en"/>
        </w:rPr>
        <w:t xml:space="preserve">is </w:t>
      </w:r>
      <w:r w:rsidR="005F5E31" w:rsidRPr="00807E5B">
        <w:rPr>
          <w:color w:val="FF0000"/>
          <w:lang w:val="en"/>
        </w:rPr>
        <w:t>section</w:t>
      </w:r>
      <w:r w:rsidR="00A55565" w:rsidRPr="00807E5B">
        <w:rPr>
          <w:color w:val="FF0000"/>
          <w:lang w:val="en"/>
        </w:rPr>
        <w:t>.</w:t>
      </w:r>
      <w:r w:rsidR="00C76C48" w:rsidRPr="00807E5B">
        <w:rPr>
          <w:color w:val="FF0000"/>
        </w:rPr>
        <w:t xml:space="preserve"> </w:t>
      </w:r>
      <w:r w:rsidRPr="00807E5B">
        <w:rPr>
          <w:color w:val="FF0000"/>
          <w:lang w:val="en"/>
        </w:rPr>
        <w:t>Typ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research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(descriptive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bservation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xperimental)</w:t>
      </w:r>
      <w:r w:rsidR="00A55565" w:rsidRPr="00807E5B">
        <w:rPr>
          <w:color w:val="FF0000"/>
          <w:lang w:val="en"/>
        </w:rPr>
        <w:t>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haracteristics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of</w:t>
      </w:r>
      <w:r w:rsidR="00A55565" w:rsidRPr="00807E5B">
        <w:rPr>
          <w:color w:val="FF0000"/>
          <w:lang w:val="en"/>
        </w:rPr>
        <w:t xml:space="preserve"> study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ubjects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clus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exclus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riteria,</w:t>
      </w:r>
      <w:r w:rsidR="00173591" w:rsidRPr="00807E5B">
        <w:rPr>
          <w:color w:val="FF0000"/>
          <w:lang w:val="en"/>
        </w:rPr>
        <w:t xml:space="preserve"> th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ampling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method</w:t>
      </w:r>
      <w:r w:rsidR="005F5E31" w:rsidRPr="00807E5B">
        <w:rPr>
          <w:color w:val="FF0000"/>
          <w:lang w:val="en"/>
        </w:rPr>
        <w:t xml:space="preserve"> </w:t>
      </w:r>
      <w:r w:rsidR="00857F76" w:rsidRPr="00807E5B">
        <w:rPr>
          <w:color w:val="FF0000"/>
          <w:lang w:val="en"/>
        </w:rPr>
        <w:t>i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use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onjunct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with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th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data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collecti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phase,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an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reason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for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ampling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metho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without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probability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f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use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should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be</w:t>
      </w:r>
      <w:r w:rsidR="005F5E31" w:rsidRPr="00807E5B">
        <w:rPr>
          <w:color w:val="FF0000"/>
          <w:lang w:val="en"/>
        </w:rPr>
        <w:t xml:space="preserve"> </w:t>
      </w:r>
      <w:r w:rsidRPr="00807E5B">
        <w:rPr>
          <w:color w:val="FF0000"/>
          <w:lang w:val="en"/>
        </w:rPr>
        <w:t>indicated.</w:t>
      </w:r>
      <w:r w:rsidR="005F5E31" w:rsidRPr="00807E5B">
        <w:rPr>
          <w:color w:val="FF0000"/>
          <w:lang w:val="en"/>
        </w:rPr>
        <w:t xml:space="preserve"> </w:t>
      </w:r>
      <w:r w:rsidR="00AB6F60" w:rsidRPr="00807E5B">
        <w:rPr>
          <w:bCs/>
        </w:rPr>
        <w:t>Text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Text body. Text body. Text body. Text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Text body. Text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Text body. Text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Text body. Text body. Text body. Text body</w:t>
      </w:r>
      <w:r w:rsidR="006C55EC" w:rsidRPr="00807E5B">
        <w:rPr>
          <w:bCs/>
        </w:rPr>
        <w:t>.</w:t>
      </w:r>
      <w:r w:rsidR="00AB6F60" w:rsidRPr="00807E5B">
        <w:rPr>
          <w:bCs/>
        </w:rPr>
        <w:t xml:space="preserve"> Text body. </w:t>
      </w:r>
      <w:r w:rsidR="009A5D0D" w:rsidRPr="00807E5B">
        <w:rPr>
          <w:bCs/>
          <w:color w:val="00B0F0"/>
        </w:rPr>
        <w:t xml:space="preserve">[Times New Roman 12 </w:t>
      </w:r>
      <w:proofErr w:type="spellStart"/>
      <w:r w:rsidR="009A5D0D" w:rsidRPr="00807E5B">
        <w:rPr>
          <w:bCs/>
          <w:color w:val="00B0F0"/>
        </w:rPr>
        <w:t>regular</w:t>
      </w:r>
      <w:proofErr w:type="spellEnd"/>
      <w:r w:rsidR="009A5D0D" w:rsidRPr="00807E5B">
        <w:rPr>
          <w:bCs/>
          <w:color w:val="00B0F0"/>
        </w:rPr>
        <w:t>].</w:t>
      </w:r>
    </w:p>
    <w:p w:rsidR="0088237E" w:rsidRPr="00807E5B" w:rsidRDefault="00911C87" w:rsidP="00911C87">
      <w:pPr>
        <w:pStyle w:val="ANMheading2"/>
        <w:numPr>
          <w:ilvl w:val="0"/>
          <w:numId w:val="0"/>
        </w:numPr>
        <w:rPr>
          <w:highlight w:val="yellow"/>
        </w:rPr>
      </w:pPr>
      <w:r w:rsidRPr="00807E5B">
        <w:rPr>
          <w:highlight w:val="yellow"/>
        </w:rPr>
        <w:t>2.1. Chemicals and Reagents</w:t>
      </w:r>
      <w:r w:rsidR="003228F6" w:rsidRPr="00807E5B">
        <w:rPr>
          <w:highlight w:val="yellow"/>
        </w:rPr>
        <w:t xml:space="preserve"> </w:t>
      </w:r>
      <w:r w:rsidR="003228F6" w:rsidRPr="00807E5B">
        <w:rPr>
          <w:bCs/>
          <w:color w:val="00B0F0"/>
          <w:lang w:val="nl-NL" w:eastAsia="nl-NL"/>
        </w:rPr>
        <w:t xml:space="preserve">[2nd level, Times New Roman 12 </w:t>
      </w:r>
      <w:proofErr w:type="spellStart"/>
      <w:r w:rsidR="003228F6" w:rsidRPr="00807E5B">
        <w:rPr>
          <w:bCs/>
          <w:color w:val="00B0F0"/>
          <w:lang w:val="nl-NL" w:eastAsia="nl-NL"/>
        </w:rPr>
        <w:t>bold</w:t>
      </w:r>
      <w:proofErr w:type="spellEnd"/>
      <w:r w:rsidR="003228F6" w:rsidRPr="00807E5B">
        <w:rPr>
          <w:bCs/>
          <w:color w:val="00B0F0"/>
          <w:lang w:val="nl-NL" w:eastAsia="nl-NL"/>
        </w:rPr>
        <w:t>].</w:t>
      </w:r>
    </w:p>
    <w:p w:rsidR="00AB6F60" w:rsidRPr="00807E5B" w:rsidRDefault="00AB6F60" w:rsidP="0088237E">
      <w:pPr>
        <w:pStyle w:val="ANMmaintext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EB7771" w:rsidRPr="00807E5B">
        <w:rPr>
          <w:rFonts w:ascii="Times New Roman" w:hAnsi="Times New Roman"/>
          <w:bCs/>
          <w:lang w:val="nl-NL" w:eastAsia="nl-NL"/>
        </w:rPr>
        <w:t>.</w:t>
      </w:r>
    </w:p>
    <w:p w:rsidR="0088237E" w:rsidRPr="00807E5B" w:rsidRDefault="00911C87" w:rsidP="0088237E">
      <w:pPr>
        <w:pStyle w:val="ANMmaintext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2.2. </w:t>
      </w:r>
      <w:proofErr w:type="spellStart"/>
      <w:r w:rsidR="003228F6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Heading</w:t>
      </w:r>
      <w:proofErr w:type="spellEnd"/>
      <w:r w:rsidR="003228F6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 </w:t>
      </w:r>
      <w:proofErr w:type="spellStart"/>
      <w:proofErr w:type="gramStart"/>
      <w:r w:rsidR="003228F6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Title</w:t>
      </w:r>
      <w:proofErr w:type="spellEnd"/>
      <w:r w:rsidR="003228F6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3228F6" w:rsidRPr="00807E5B">
        <w:rPr>
          <w:rFonts w:ascii="Times New Roman" w:hAnsi="Times New Roman"/>
          <w:b/>
          <w:bCs/>
          <w:color w:val="FF0000"/>
          <w:lang w:val="nl-NL" w:eastAsia="nl-NL"/>
        </w:rPr>
        <w:t xml:space="preserve"> </w:t>
      </w:r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>[</w:t>
      </w:r>
      <w:proofErr w:type="gramEnd"/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2nd level, Times New Roman 12 </w:t>
      </w:r>
      <w:proofErr w:type="spellStart"/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AB6F60" w:rsidRPr="00807E5B" w:rsidRDefault="00AB6F60" w:rsidP="0088237E">
      <w:pPr>
        <w:pStyle w:val="ANMmaintext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Text body. Text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Pr="00807E5B">
        <w:rPr>
          <w:rFonts w:ascii="Times New Roman" w:hAnsi="Times New Roman"/>
          <w:bCs/>
          <w:i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Pr="00807E5B">
        <w:rPr>
          <w:rFonts w:ascii="Times New Roman" w:hAnsi="Times New Roman"/>
          <w:bCs/>
          <w:iCs/>
          <w:lang w:val="nl-NL" w:eastAsia="nl-NL"/>
        </w:rPr>
        <w:t xml:space="preserve"> Text body.</w:t>
      </w:r>
      <w:r w:rsidRPr="00807E5B">
        <w:rPr>
          <w:rFonts w:ascii="Times New Roman" w:hAnsi="Times New Roman"/>
          <w:bCs/>
          <w:lang w:val="nl-NL" w:eastAsia="nl-NL"/>
        </w:rPr>
        <w:t xml:space="preserve">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. Text body.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lang w:val="nl-NL" w:eastAsia="nl-NL"/>
        </w:rPr>
        <w:t>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r w:rsidR="009A5D0D" w:rsidRPr="00807E5B">
        <w:rPr>
          <w:rFonts w:ascii="Times New Roman" w:hAnsi="Times New Roman"/>
          <w:bCs/>
          <w:color w:val="00B0F0"/>
          <w:lang w:val="nl-NL" w:eastAsia="nl-NL"/>
        </w:rPr>
        <w:t xml:space="preserve">[Times New Roman 12 </w:t>
      </w:r>
      <w:proofErr w:type="spellStart"/>
      <w:r w:rsidR="009A5D0D" w:rsidRPr="00807E5B">
        <w:rPr>
          <w:rFonts w:ascii="Times New Roman" w:hAnsi="Times New Roman"/>
          <w:bCs/>
          <w:color w:val="00B0F0"/>
          <w:lang w:val="nl-NL" w:eastAsia="nl-NL"/>
        </w:rPr>
        <w:t>regular</w:t>
      </w:r>
      <w:proofErr w:type="spellEnd"/>
      <w:r w:rsidR="009A5D0D" w:rsidRPr="00807E5B">
        <w:rPr>
          <w:rFonts w:ascii="Times New Roman" w:hAnsi="Times New Roman"/>
          <w:bCs/>
          <w:color w:val="00B0F0"/>
          <w:lang w:val="nl-NL" w:eastAsia="nl-NL"/>
        </w:rPr>
        <w:t>].</w:t>
      </w:r>
    </w:p>
    <w:p w:rsidR="0088237E" w:rsidRPr="00807E5B" w:rsidRDefault="00911C87" w:rsidP="0088237E">
      <w:pPr>
        <w:pStyle w:val="ANMmaintext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2.2.1. </w:t>
      </w:r>
      <w:r w:rsidR="00AB6F60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Statistical analysis</w:t>
      </w:r>
      <w:r w:rsidR="003228F6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[3rd level, Times New Roman 12 </w:t>
      </w:r>
      <w:proofErr w:type="spellStart"/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="003228F6"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D47FAE" w:rsidRPr="00807E5B" w:rsidRDefault="00911C87" w:rsidP="0088237E">
      <w:pPr>
        <w:pStyle w:val="ANMmaintext"/>
        <w:jc w:val="both"/>
        <w:rPr>
          <w:rFonts w:ascii="Times New Roman" w:hAnsi="Times New Roman"/>
          <w:bCs/>
          <w:color w:val="00B0F0"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Plea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u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only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thre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levels</w:t>
      </w:r>
      <w:r w:rsidR="000A72F6" w:rsidRPr="00807E5B">
        <w:rPr>
          <w:rFonts w:ascii="Times New Roman" w:hAnsi="Times New Roman"/>
          <w:bCs/>
          <w:iCs/>
          <w:lang w:val="nl-NL" w:eastAsia="nl-NL"/>
        </w:rPr>
        <w:t>. Text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="000A72F6" w:rsidRPr="00807E5B">
        <w:rPr>
          <w:rFonts w:ascii="Times New Roman" w:hAnsi="Times New Roman"/>
          <w:bCs/>
          <w:iCs/>
          <w:lang w:val="nl-NL" w:eastAsia="nl-NL"/>
        </w:rPr>
        <w:t xml:space="preserve"> Text body. Text body</w:t>
      </w:r>
      <w:r w:rsidR="006C55EC" w:rsidRPr="00807E5B">
        <w:rPr>
          <w:rFonts w:ascii="Times New Roman" w:hAnsi="Times New Roman"/>
          <w:bCs/>
          <w:iCs/>
          <w:lang w:val="nl-NL" w:eastAsia="nl-NL"/>
        </w:rPr>
        <w:t>.</w:t>
      </w:r>
      <w:r w:rsidR="000A72F6" w:rsidRPr="00807E5B">
        <w:rPr>
          <w:rFonts w:ascii="Times New Roman" w:hAnsi="Times New Roman"/>
          <w:bCs/>
          <w:lang w:val="nl-NL" w:eastAsia="nl-NL"/>
        </w:rPr>
        <w:t xml:space="preserve"> Text body. </w:t>
      </w:r>
      <w:r w:rsidR="00AB6F60" w:rsidRPr="00807E5B">
        <w:rPr>
          <w:rFonts w:ascii="Times New Roman" w:hAnsi="Times New Roman"/>
          <w:bCs/>
          <w:color w:val="FF0000"/>
          <w:lang w:val="nl-NL" w:eastAsia="nl-NL"/>
        </w:rPr>
        <w:t xml:space="preserve">P value should be written uppercase letter. </w:t>
      </w:r>
      <w:r w:rsidR="00AB6F60" w:rsidRPr="00807E5B">
        <w:rPr>
          <w:rFonts w:ascii="Times New Roman" w:hAnsi="Times New Roman"/>
          <w:bCs/>
          <w:color w:val="00B0F0"/>
          <w:lang w:val="nl-NL" w:eastAsia="nl-NL"/>
        </w:rPr>
        <w:t>[Times New Roman 12</w:t>
      </w:r>
      <w:r w:rsidR="002D41E9" w:rsidRPr="00807E5B">
        <w:rPr>
          <w:rFonts w:ascii="Times New Roman" w:hAnsi="Times New Roman"/>
          <w:bCs/>
          <w:color w:val="00B0F0"/>
          <w:lang w:val="nl-NL" w:eastAsia="nl-NL"/>
        </w:rPr>
        <w:t xml:space="preserve"> </w:t>
      </w:r>
      <w:proofErr w:type="spellStart"/>
      <w:r w:rsidR="002D41E9" w:rsidRPr="00807E5B">
        <w:rPr>
          <w:rFonts w:ascii="Times New Roman" w:hAnsi="Times New Roman"/>
          <w:bCs/>
          <w:color w:val="00B0F0"/>
          <w:lang w:val="nl-NL" w:eastAsia="nl-NL"/>
        </w:rPr>
        <w:t>regular</w:t>
      </w:r>
      <w:proofErr w:type="spellEnd"/>
      <w:r w:rsidR="00AB6F60" w:rsidRPr="00807E5B">
        <w:rPr>
          <w:rFonts w:ascii="Times New Roman" w:hAnsi="Times New Roman"/>
          <w:bCs/>
          <w:color w:val="00B0F0"/>
          <w:lang w:val="nl-NL" w:eastAsia="nl-NL"/>
        </w:rPr>
        <w:t>].</w:t>
      </w:r>
    </w:p>
    <w:p w:rsidR="003228F6" w:rsidRPr="00807E5B" w:rsidRDefault="003228F6" w:rsidP="003228F6">
      <w:pPr>
        <w:pStyle w:val="ANMmaintext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2.3. </w:t>
      </w:r>
      <w:proofErr w:type="spell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Heading</w:t>
      </w:r>
      <w:proofErr w:type="spellEnd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 </w:t>
      </w:r>
      <w:proofErr w:type="spellStart"/>
      <w:proofErr w:type="gram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Title</w:t>
      </w:r>
      <w:proofErr w:type="spellEnd"/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FF0000"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[</w:t>
      </w:r>
      <w:proofErr w:type="gram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2nd level, Times New Roman 12 </w:t>
      </w:r>
      <w:proofErr w:type="spellStart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3228F6" w:rsidRPr="00807E5B" w:rsidRDefault="003228F6" w:rsidP="003228F6">
      <w:pPr>
        <w:pStyle w:val="ANMmaintext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</w:p>
    <w:p w:rsidR="003228F6" w:rsidRPr="00807E5B" w:rsidRDefault="003228F6" w:rsidP="003228F6">
      <w:pPr>
        <w:pStyle w:val="ANMmaintext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lastRenderedPageBreak/>
        <w:t xml:space="preserve">2.4. </w:t>
      </w:r>
      <w:proofErr w:type="spell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Heading</w:t>
      </w:r>
      <w:proofErr w:type="spellEnd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 </w:t>
      </w:r>
      <w:proofErr w:type="spellStart"/>
      <w:proofErr w:type="gram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Title</w:t>
      </w:r>
      <w:proofErr w:type="spellEnd"/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FF0000"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[</w:t>
      </w:r>
      <w:proofErr w:type="gram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2nd level, Times New Roman 12 </w:t>
      </w:r>
      <w:proofErr w:type="spellStart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3228F6" w:rsidRPr="00807E5B" w:rsidRDefault="003228F6" w:rsidP="003228F6">
      <w:pPr>
        <w:pStyle w:val="ANMmaintext"/>
        <w:jc w:val="both"/>
        <w:rPr>
          <w:rFonts w:ascii="Times New Roman" w:hAnsi="Times New Roman"/>
          <w:bCs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</w:p>
    <w:p w:rsidR="003228F6" w:rsidRPr="00807E5B" w:rsidRDefault="003228F6" w:rsidP="003228F6">
      <w:pPr>
        <w:pStyle w:val="ANMmaintext"/>
        <w:jc w:val="both"/>
        <w:rPr>
          <w:rFonts w:ascii="Times New Roman" w:hAnsi="Times New Roman"/>
          <w:bCs/>
          <w:lang w:val="nl-NL" w:eastAsia="nl-NL"/>
        </w:rPr>
      </w:pPr>
    </w:p>
    <w:p w:rsidR="003228F6" w:rsidRPr="00807E5B" w:rsidRDefault="003228F6" w:rsidP="0088237E">
      <w:pPr>
        <w:pStyle w:val="ANMmaintext"/>
        <w:jc w:val="both"/>
        <w:rPr>
          <w:rStyle w:val="LineNumber"/>
          <w:rFonts w:ascii="Times New Roman" w:hAnsi="Times New Roman"/>
          <w:color w:val="00B0F0"/>
        </w:rPr>
      </w:pPr>
    </w:p>
    <w:p w:rsidR="00865219" w:rsidRPr="00807E5B" w:rsidRDefault="00865219">
      <w:pPr>
        <w:overflowPunct/>
        <w:autoSpaceDE/>
        <w:autoSpaceDN/>
        <w:adjustRightInd/>
        <w:spacing w:line="240" w:lineRule="auto"/>
        <w:jc w:val="left"/>
        <w:textAlignment w:val="auto"/>
        <w:rPr>
          <w:rStyle w:val="LineNumber"/>
          <w:b/>
          <w:highlight w:val="yellow"/>
          <w:lang w:val="en-GB" w:eastAsia="fr-FR"/>
        </w:rPr>
      </w:pPr>
      <w:r w:rsidRPr="00807E5B">
        <w:rPr>
          <w:rStyle w:val="LineNumber"/>
          <w:highlight w:val="yellow"/>
        </w:rPr>
        <w:br w:type="page"/>
      </w:r>
    </w:p>
    <w:p w:rsidR="002912E1" w:rsidRPr="00807E5B" w:rsidRDefault="00911C87" w:rsidP="00911C87">
      <w:pPr>
        <w:pStyle w:val="ANMheading1"/>
        <w:numPr>
          <w:ilvl w:val="0"/>
          <w:numId w:val="0"/>
        </w:numPr>
        <w:rPr>
          <w:highlight w:val="yellow"/>
        </w:rPr>
      </w:pPr>
      <w:r w:rsidRPr="00807E5B">
        <w:rPr>
          <w:rStyle w:val="LineNumber"/>
          <w:highlight w:val="yellow"/>
        </w:rPr>
        <w:lastRenderedPageBreak/>
        <w:t>3. RESULTS AND DISCUSSION</w:t>
      </w:r>
      <w:r w:rsidRPr="00807E5B">
        <w:rPr>
          <w:highlight w:val="yellow"/>
        </w:rPr>
        <w:t xml:space="preserve"> </w:t>
      </w:r>
      <w:r w:rsidRPr="00807E5B">
        <w:rPr>
          <w:color w:val="00B0F0"/>
        </w:rPr>
        <w:t>[</w:t>
      </w:r>
      <w:r w:rsidR="00C539DF" w:rsidRPr="00807E5B">
        <w:rPr>
          <w:color w:val="00B0F0"/>
        </w:rPr>
        <w:t>Times</w:t>
      </w:r>
      <w:r w:rsidR="005F5E31" w:rsidRPr="00807E5B">
        <w:rPr>
          <w:color w:val="00B0F0"/>
        </w:rPr>
        <w:t xml:space="preserve"> </w:t>
      </w:r>
      <w:r w:rsidR="00C539DF" w:rsidRPr="00807E5B">
        <w:rPr>
          <w:color w:val="00B0F0"/>
        </w:rPr>
        <w:t>New</w:t>
      </w:r>
      <w:r w:rsidR="005F5E31" w:rsidRPr="00807E5B">
        <w:rPr>
          <w:color w:val="00B0F0"/>
        </w:rPr>
        <w:t xml:space="preserve"> </w:t>
      </w:r>
      <w:r w:rsidR="00C539DF" w:rsidRPr="00807E5B">
        <w:rPr>
          <w:color w:val="00B0F0"/>
        </w:rPr>
        <w:t>Roman</w:t>
      </w:r>
      <w:r w:rsidR="005F5E31" w:rsidRPr="00807E5B">
        <w:rPr>
          <w:color w:val="00B0F0"/>
        </w:rPr>
        <w:t xml:space="preserve"> </w:t>
      </w:r>
      <w:r w:rsidR="002912E1" w:rsidRPr="00807E5B">
        <w:rPr>
          <w:color w:val="00B0F0"/>
        </w:rPr>
        <w:t>12</w:t>
      </w:r>
      <w:r w:rsidR="005F5E31" w:rsidRPr="00807E5B">
        <w:rPr>
          <w:color w:val="00B0F0"/>
        </w:rPr>
        <w:t xml:space="preserve"> </w:t>
      </w:r>
      <w:r w:rsidR="002912E1" w:rsidRPr="00807E5B">
        <w:rPr>
          <w:color w:val="00B0F0"/>
        </w:rPr>
        <w:t>bold]</w:t>
      </w:r>
    </w:p>
    <w:p w:rsidR="003228F6" w:rsidRPr="00807E5B" w:rsidRDefault="002B19C9" w:rsidP="0088237E">
      <w:pPr>
        <w:pStyle w:val="ANMmaintext"/>
        <w:jc w:val="both"/>
        <w:rPr>
          <w:rFonts w:ascii="Times New Roman" w:hAnsi="Times New Roman"/>
          <w:color w:val="FF0000"/>
          <w:lang w:val="tr-TR"/>
        </w:rPr>
      </w:pPr>
      <w:proofErr w:type="spellStart"/>
      <w:r w:rsidRPr="00807E5B">
        <w:rPr>
          <w:rFonts w:ascii="Times New Roman" w:hAnsi="Times New Roman"/>
          <w:color w:val="FF0000"/>
          <w:lang w:val="tr-TR"/>
        </w:rPr>
        <w:t>In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his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>,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a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clear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presentation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of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experimental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results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should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be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given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(</w:t>
      </w:r>
      <w:proofErr w:type="spellStart"/>
      <w:r w:rsidR="00A55565" w:rsidRPr="00807E5B">
        <w:rPr>
          <w:rFonts w:ascii="Times New Roman" w:hAnsi="Times New Roman"/>
          <w:color w:val="FF0000"/>
          <w:lang w:val="tr-TR"/>
        </w:rPr>
        <w:t>etc</w:t>
      </w:r>
      <w:proofErr w:type="spellEnd"/>
      <w:r w:rsidR="00A55565" w:rsidRPr="00807E5B">
        <w:rPr>
          <w:rFonts w:ascii="Times New Roman" w:hAnsi="Times New Roman"/>
          <w:color w:val="FF0000"/>
          <w:lang w:val="tr-TR"/>
        </w:rPr>
        <w:t xml:space="preserve">.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able</w:t>
      </w:r>
      <w:proofErr w:type="spellEnd"/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Pr="00807E5B">
        <w:rPr>
          <w:rFonts w:ascii="Times New Roman" w:hAnsi="Times New Roman"/>
          <w:color w:val="FF0000"/>
          <w:lang w:val="tr-TR"/>
        </w:rPr>
        <w:t>1).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r w:rsidR="00EB7771" w:rsidRPr="00807E5B">
        <w:rPr>
          <w:rFonts w:ascii="Times New Roman" w:hAnsi="Times New Roman"/>
          <w:color w:val="FF0000"/>
          <w:lang w:val="tr-TR"/>
        </w:rPr>
        <w:t xml:space="preserve">The </w:t>
      </w:r>
      <w:proofErr w:type="spellStart"/>
      <w:r w:rsidR="00EB7771" w:rsidRPr="00807E5B">
        <w:rPr>
          <w:rFonts w:ascii="Times New Roman" w:hAnsi="Times New Roman"/>
          <w:color w:val="FF0000"/>
          <w:lang w:val="tr-TR"/>
        </w:rPr>
        <w:t>stated</w:t>
      </w:r>
      <w:proofErr w:type="spellEnd"/>
      <w:r w:rsidR="00EB7771" w:rsidRPr="00807E5B">
        <w:rPr>
          <w:rFonts w:ascii="Times New Roman" w:hAnsi="Times New Roman"/>
          <w:color w:val="FF0000"/>
          <w:lang w:val="tr-TR"/>
        </w:rPr>
        <w:t xml:space="preserve"> </w:t>
      </w:r>
      <w:r w:rsidR="00EB7771" w:rsidRPr="00807E5B">
        <w:rPr>
          <w:rFonts w:ascii="Times New Roman" w:hAnsi="Times New Roman"/>
          <w:color w:val="FF0000"/>
          <w:lang w:val="nl-NL"/>
        </w:rPr>
        <w:t>i</w:t>
      </w:r>
      <w:r w:rsidR="00217F5D" w:rsidRPr="00807E5B">
        <w:rPr>
          <w:rFonts w:ascii="Times New Roman" w:hAnsi="Times New Roman"/>
          <w:color w:val="FF0000"/>
          <w:lang w:val="nl-NL"/>
        </w:rPr>
        <w:t>nformation</w:t>
      </w:r>
      <w:r w:rsidR="00EB7771" w:rsidRPr="00807E5B">
        <w:rPr>
          <w:rFonts w:ascii="Times New Roman" w:hAnsi="Times New Roman"/>
          <w:color w:val="FF0000"/>
          <w:lang w:val="nl-NL"/>
        </w:rPr>
        <w:t>/s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r w:rsidR="00217F5D" w:rsidRPr="00807E5B">
        <w:rPr>
          <w:rFonts w:ascii="Times New Roman" w:hAnsi="Times New Roman"/>
          <w:color w:val="FF0000"/>
          <w:lang w:val="nl-NL"/>
        </w:rPr>
        <w:t>in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tables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r w:rsidR="00217F5D" w:rsidRPr="00807E5B">
        <w:rPr>
          <w:rFonts w:ascii="Times New Roman" w:hAnsi="Times New Roman"/>
          <w:color w:val="FF0000"/>
          <w:lang w:val="nl-NL"/>
        </w:rPr>
        <w:t>or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figures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should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not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be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repeated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r w:rsidR="00217F5D" w:rsidRPr="00807E5B">
        <w:rPr>
          <w:rFonts w:ascii="Times New Roman" w:hAnsi="Times New Roman"/>
          <w:color w:val="FF0000"/>
          <w:lang w:val="nl-NL"/>
        </w:rPr>
        <w:t>in</w:t>
      </w:r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the</w:t>
      </w:r>
      <w:proofErr w:type="spellEnd"/>
      <w:r w:rsidR="005F5E31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217F5D" w:rsidRPr="00807E5B">
        <w:rPr>
          <w:rFonts w:ascii="Times New Roman" w:hAnsi="Times New Roman"/>
          <w:color w:val="FF0000"/>
          <w:lang w:val="nl-NL"/>
        </w:rPr>
        <w:t>text</w:t>
      </w:r>
      <w:proofErr w:type="spellEnd"/>
      <w:r w:rsidR="00217F5D" w:rsidRPr="00807E5B">
        <w:rPr>
          <w:rFonts w:ascii="Times New Roman" w:hAnsi="Times New Roman"/>
          <w:color w:val="FF0000"/>
          <w:lang w:val="nl-NL"/>
        </w:rPr>
        <w:t>.</w:t>
      </w:r>
      <w:r w:rsidR="005F5E31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In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discussion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,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findings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should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be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discussed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using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current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="009A5D0D" w:rsidRPr="00807E5B">
        <w:rPr>
          <w:rFonts w:ascii="Times New Roman" w:hAnsi="Times New Roman"/>
          <w:color w:val="FF0000"/>
          <w:lang w:val="tr-TR"/>
        </w:rPr>
        <w:t>literature</w:t>
      </w:r>
      <w:proofErr w:type="spellEnd"/>
      <w:r w:rsidR="009A5D0D" w:rsidRPr="00807E5B">
        <w:rPr>
          <w:rFonts w:ascii="Times New Roman" w:hAnsi="Times New Roman"/>
          <w:color w:val="FF0000"/>
          <w:lang w:val="tr-TR"/>
        </w:rPr>
        <w:t xml:space="preserve">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</w:t>
      </w:r>
      <w:r w:rsidR="00AB6F60" w:rsidRPr="00807E5B">
        <w:rPr>
          <w:rFonts w:ascii="Times New Roman" w:hAnsi="Times New Roman"/>
          <w:color w:val="FF0000"/>
          <w:lang w:val="tr-TR"/>
        </w:rPr>
        <w:t>(P&lt;0.05).</w:t>
      </w:r>
    </w:p>
    <w:p w:rsidR="003228F6" w:rsidRPr="00807E5B" w:rsidRDefault="003228F6" w:rsidP="0088237E">
      <w:pPr>
        <w:pStyle w:val="ANMmaintext"/>
        <w:jc w:val="both"/>
        <w:rPr>
          <w:rFonts w:ascii="Times New Roman" w:hAnsi="Times New Roman"/>
          <w:b/>
          <w:bCs/>
          <w:color w:val="000000" w:themeColor="text1"/>
          <w:lang w:val="tr-TR"/>
        </w:rPr>
      </w:pPr>
      <w:r w:rsidRPr="00807E5B">
        <w:rPr>
          <w:rFonts w:ascii="Times New Roman" w:hAnsi="Times New Roman"/>
          <w:b/>
          <w:bCs/>
          <w:color w:val="000000" w:themeColor="text1"/>
          <w:highlight w:val="yellow"/>
          <w:lang w:val="tr-TR"/>
        </w:rPr>
        <w:t xml:space="preserve">3.1. </w:t>
      </w:r>
      <w:r w:rsidR="009A5D0D" w:rsidRPr="00807E5B">
        <w:rPr>
          <w:rFonts w:ascii="Times New Roman" w:hAnsi="Times New Roman"/>
          <w:b/>
          <w:bCs/>
          <w:color w:val="000000" w:themeColor="text1"/>
          <w:highlight w:val="yellow"/>
          <w:lang w:val="tr-TR"/>
        </w:rPr>
        <w:t>H</w:t>
      </w:r>
      <w:proofErr w:type="spellStart"/>
      <w:r w:rsidR="009A5D0D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ading</w:t>
      </w:r>
      <w:proofErr w:type="spellEnd"/>
      <w:r w:rsidR="009A5D0D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 </w:t>
      </w:r>
      <w:proofErr w:type="spellStart"/>
      <w:proofErr w:type="gramStart"/>
      <w:r w:rsidR="009A5D0D"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Title</w:t>
      </w:r>
      <w:proofErr w:type="spellEnd"/>
      <w:r w:rsidR="009A5D0D"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="009A5D0D" w:rsidRPr="00807E5B">
        <w:rPr>
          <w:rFonts w:ascii="Times New Roman" w:hAnsi="Times New Roman"/>
          <w:b/>
          <w:bCs/>
          <w:color w:val="FF0000"/>
          <w:lang w:val="nl-NL" w:eastAsia="nl-NL"/>
        </w:rPr>
        <w:t xml:space="preserve"> </w:t>
      </w:r>
      <w:r w:rsidR="009A5D0D" w:rsidRPr="00807E5B">
        <w:rPr>
          <w:rFonts w:ascii="Times New Roman" w:hAnsi="Times New Roman"/>
          <w:b/>
          <w:bCs/>
          <w:color w:val="00B0F0"/>
          <w:lang w:val="nl-NL" w:eastAsia="nl-NL"/>
        </w:rPr>
        <w:t>[</w:t>
      </w:r>
      <w:proofErr w:type="gramEnd"/>
      <w:r w:rsidR="009A5D0D"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2rd level, Times New Roman 12 </w:t>
      </w:r>
      <w:proofErr w:type="spellStart"/>
      <w:r w:rsidR="009A5D0D"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="009A5D0D"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9A5D0D" w:rsidRPr="00807E5B" w:rsidRDefault="003228F6" w:rsidP="0088237E">
      <w:pPr>
        <w:pStyle w:val="ANMmaintext"/>
        <w:jc w:val="both"/>
        <w:rPr>
          <w:rFonts w:ascii="Times New Roman" w:hAnsi="Times New Roman"/>
          <w:lang w:val="tr-TR"/>
        </w:rPr>
      </w:pPr>
      <w:r w:rsidRPr="00807E5B">
        <w:rPr>
          <w:rFonts w:ascii="Times New Roman" w:hAnsi="Times New Roman"/>
          <w:color w:val="FF0000"/>
          <w:lang w:val="tr-TR"/>
        </w:rPr>
        <w:t xml:space="preserve">The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results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and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discuss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can be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writte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parately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depending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on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preference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of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authors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.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Whe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the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results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and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discuss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are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writte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parately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,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each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ction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hould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be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numbered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color w:val="FF0000"/>
          <w:lang w:val="tr-TR"/>
        </w:rPr>
        <w:t>separately</w:t>
      </w:r>
      <w:proofErr w:type="spellEnd"/>
      <w:r w:rsidRPr="00807E5B">
        <w:rPr>
          <w:rFonts w:ascii="Times New Roman" w:hAnsi="Times New Roman"/>
          <w:color w:val="FF0000"/>
          <w:lang w:val="tr-TR"/>
        </w:rPr>
        <w:t>.</w:t>
      </w:r>
      <w:r w:rsidR="00AB6F60" w:rsidRPr="00807E5B">
        <w:rPr>
          <w:rFonts w:ascii="Times New Roman" w:hAnsi="Times New Roman"/>
          <w:color w:val="FF0000"/>
          <w:lang w:val="tr-TR"/>
        </w:rPr>
        <w:t xml:space="preserve"> 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(P&lt;0.01). 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</w:p>
    <w:p w:rsidR="009A5D0D" w:rsidRPr="00807E5B" w:rsidRDefault="009A5D0D" w:rsidP="0088237E">
      <w:pPr>
        <w:pStyle w:val="ANMmaintext"/>
        <w:jc w:val="both"/>
        <w:rPr>
          <w:rFonts w:ascii="Times New Roman" w:hAnsi="Times New Roman"/>
          <w:b/>
          <w:bCs/>
          <w:color w:val="000000" w:themeColor="text1"/>
          <w:lang w:val="tr-TR"/>
        </w:rPr>
      </w:pPr>
      <w:r w:rsidRPr="00807E5B">
        <w:rPr>
          <w:rFonts w:ascii="Times New Roman" w:hAnsi="Times New Roman"/>
          <w:b/>
          <w:bCs/>
          <w:color w:val="000000" w:themeColor="text1"/>
          <w:highlight w:val="yellow"/>
          <w:lang w:val="tr-TR"/>
        </w:rPr>
        <w:t>3.2. H</w:t>
      </w:r>
      <w:proofErr w:type="spell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ading</w:t>
      </w:r>
      <w:proofErr w:type="spellEnd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 </w:t>
      </w:r>
      <w:proofErr w:type="spellStart"/>
      <w:proofErr w:type="gram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Title</w:t>
      </w:r>
      <w:proofErr w:type="spellEnd"/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FF0000"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[</w:t>
      </w:r>
      <w:proofErr w:type="gram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2rd level, Times New Roman 12 </w:t>
      </w:r>
      <w:proofErr w:type="spellStart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AB6F60" w:rsidRPr="00807E5B" w:rsidRDefault="00AB6F60" w:rsidP="0088237E">
      <w:pPr>
        <w:pStyle w:val="ANMmaintext"/>
        <w:jc w:val="both"/>
        <w:rPr>
          <w:rFonts w:ascii="Times New Roman" w:hAnsi="Times New Roman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5)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</w:t>
      </w:r>
      <w:r w:rsidRPr="00807E5B">
        <w:rPr>
          <w:rFonts w:ascii="Times New Roman" w:hAnsi="Times New Roman"/>
          <w:color w:val="FF0000"/>
          <w:lang w:val="tr-TR"/>
        </w:rPr>
        <w:t>P</w:t>
      </w:r>
      <w:r w:rsidRPr="00807E5B">
        <w:rPr>
          <w:rFonts w:ascii="Times New Roman" w:hAnsi="Times New Roman"/>
          <w:lang w:val="tr-TR"/>
        </w:rPr>
        <w:t xml:space="preserve">&lt;0.01)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(P&lt;0.05). 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1)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5). 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3.2.1. Statistical analysis</w:t>
      </w:r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[3rd level, Times New Roman 12 </w:t>
      </w:r>
      <w:proofErr w:type="spellStart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9A5D0D" w:rsidRPr="00807E5B" w:rsidRDefault="009A5D0D" w:rsidP="0088237E">
      <w:pPr>
        <w:pStyle w:val="ANMmaintext"/>
        <w:jc w:val="both"/>
        <w:rPr>
          <w:rFonts w:ascii="Times New Roman" w:hAnsi="Times New Roman"/>
          <w:bCs/>
          <w:color w:val="00B0F0"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Plea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u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only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thre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levels</w:t>
      </w:r>
      <w:r w:rsidRPr="00807E5B">
        <w:rPr>
          <w:rFonts w:ascii="Times New Roman" w:hAnsi="Times New Roman"/>
          <w:bCs/>
          <w:iCs/>
          <w:lang w:val="nl-NL" w:eastAsia="nl-NL"/>
        </w:rPr>
        <w:t xml:space="preserve">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P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value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should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be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written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uppercase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letter. </w:t>
      </w:r>
      <w:r w:rsidRPr="00807E5B">
        <w:rPr>
          <w:rFonts w:ascii="Times New Roman" w:hAnsi="Times New Roman"/>
          <w:bCs/>
          <w:color w:val="00B0F0"/>
          <w:lang w:val="nl-NL" w:eastAsia="nl-NL"/>
        </w:rPr>
        <w:t xml:space="preserve">[Times New Roman 12 </w:t>
      </w:r>
      <w:proofErr w:type="spellStart"/>
      <w:r w:rsidRPr="00807E5B">
        <w:rPr>
          <w:rFonts w:ascii="Times New Roman" w:hAnsi="Times New Roman"/>
          <w:bCs/>
          <w:color w:val="00B0F0"/>
          <w:lang w:val="nl-NL" w:eastAsia="nl-NL"/>
        </w:rPr>
        <w:t>regular</w:t>
      </w:r>
      <w:proofErr w:type="spellEnd"/>
      <w:r w:rsidRPr="00807E5B">
        <w:rPr>
          <w:rFonts w:ascii="Times New Roman" w:hAnsi="Times New Roman"/>
          <w:bCs/>
          <w:color w:val="00B0F0"/>
          <w:lang w:val="nl-NL" w:eastAsia="nl-NL"/>
        </w:rPr>
        <w:t>].</w:t>
      </w:r>
    </w:p>
    <w:p w:rsidR="009A5D0D" w:rsidRPr="00807E5B" w:rsidRDefault="00AB6F60" w:rsidP="0088237E">
      <w:pPr>
        <w:pStyle w:val="ANMmaintext"/>
        <w:jc w:val="both"/>
        <w:rPr>
          <w:rFonts w:ascii="Times New Roman" w:hAnsi="Times New Roman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1)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5)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Pr="00807E5B">
        <w:rPr>
          <w:rFonts w:ascii="Times New Roman" w:hAnsi="Times New Roman"/>
          <w:lang w:val="tr-TR"/>
        </w:rPr>
        <w:t xml:space="preserve"> 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b/>
          <w:bCs/>
          <w:iCs/>
          <w:lang w:val="nl-NL" w:eastAsia="nl-NL"/>
        </w:rPr>
      </w:pPr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lastRenderedPageBreak/>
        <w:t xml:space="preserve">3.2.2. </w:t>
      </w:r>
      <w:proofErr w:type="spellStart"/>
      <w:r w:rsidRPr="00807E5B">
        <w:rPr>
          <w:rFonts w:ascii="Times New Roman" w:hAnsi="Times New Roman"/>
          <w:b/>
          <w:bCs/>
          <w:iCs/>
          <w:lang w:val="nl-NL" w:eastAsia="nl-NL"/>
        </w:rPr>
        <w:t>Heading</w:t>
      </w:r>
      <w:proofErr w:type="spellEnd"/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/>
          <w:bCs/>
          <w:iCs/>
          <w:lang w:val="nl-NL" w:eastAsia="nl-NL"/>
        </w:rPr>
        <w:t>Title</w:t>
      </w:r>
      <w:proofErr w:type="spellEnd"/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[3rd level, Times New Roman 12 </w:t>
      </w:r>
      <w:proofErr w:type="spellStart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bCs/>
          <w:color w:val="00B0F0"/>
          <w:lang w:val="nl-NL" w:eastAsia="nl-NL"/>
        </w:rPr>
      </w:pP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Plea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us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only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>three</w:t>
      </w:r>
      <w:proofErr w:type="spellEnd"/>
      <w:r w:rsidRPr="00807E5B">
        <w:rPr>
          <w:rFonts w:ascii="Times New Roman" w:hAnsi="Times New Roman"/>
          <w:bCs/>
          <w:iCs/>
          <w:color w:val="FF0000"/>
          <w:lang w:val="nl-NL" w:eastAsia="nl-NL"/>
        </w:rPr>
        <w:t xml:space="preserve"> levels</w:t>
      </w:r>
      <w:r w:rsidRPr="00807E5B">
        <w:rPr>
          <w:rFonts w:ascii="Times New Roman" w:hAnsi="Times New Roman"/>
          <w:bCs/>
          <w:iCs/>
          <w:lang w:val="nl-NL" w:eastAsia="nl-NL"/>
        </w:rPr>
        <w:t xml:space="preserve">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 </w:t>
      </w:r>
      <w:proofErr w:type="spellStart"/>
      <w:r w:rsidRPr="00807E5B">
        <w:rPr>
          <w:rFonts w:ascii="Times New Roman" w:hAnsi="Times New Roman"/>
          <w:bCs/>
          <w:i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iCs/>
          <w:lang w:val="nl-NL" w:eastAsia="nl-NL"/>
        </w:rPr>
        <w:t xml:space="preserve"> body.</w:t>
      </w:r>
      <w:r w:rsidRPr="00807E5B">
        <w:rPr>
          <w:rFonts w:ascii="Times New Roman" w:hAnsi="Times New Roman"/>
          <w:bCs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lang w:val="nl-NL" w:eastAsia="nl-NL"/>
        </w:rPr>
        <w:t>Text</w:t>
      </w:r>
      <w:proofErr w:type="spellEnd"/>
      <w:r w:rsidRPr="00807E5B">
        <w:rPr>
          <w:rFonts w:ascii="Times New Roman" w:hAnsi="Times New Roman"/>
          <w:bCs/>
          <w:lang w:val="nl-NL" w:eastAsia="nl-NL"/>
        </w:rPr>
        <w:t xml:space="preserve"> body. </w:t>
      </w:r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P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value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should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be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written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</w:t>
      </w:r>
      <w:proofErr w:type="spellStart"/>
      <w:r w:rsidRPr="00807E5B">
        <w:rPr>
          <w:rFonts w:ascii="Times New Roman" w:hAnsi="Times New Roman"/>
          <w:bCs/>
          <w:color w:val="FF0000"/>
          <w:lang w:val="nl-NL" w:eastAsia="nl-NL"/>
        </w:rPr>
        <w:t>uppercase</w:t>
      </w:r>
      <w:proofErr w:type="spellEnd"/>
      <w:r w:rsidRPr="00807E5B">
        <w:rPr>
          <w:rFonts w:ascii="Times New Roman" w:hAnsi="Times New Roman"/>
          <w:bCs/>
          <w:color w:val="FF0000"/>
          <w:lang w:val="nl-NL" w:eastAsia="nl-NL"/>
        </w:rPr>
        <w:t xml:space="preserve"> letter. </w:t>
      </w:r>
      <w:r w:rsidRPr="00807E5B">
        <w:rPr>
          <w:rFonts w:ascii="Times New Roman" w:hAnsi="Times New Roman"/>
          <w:bCs/>
          <w:color w:val="00B0F0"/>
          <w:lang w:val="nl-NL" w:eastAsia="nl-NL"/>
        </w:rPr>
        <w:t xml:space="preserve">[Times New Roman 12 </w:t>
      </w:r>
      <w:proofErr w:type="spellStart"/>
      <w:r w:rsidRPr="00807E5B">
        <w:rPr>
          <w:rFonts w:ascii="Times New Roman" w:hAnsi="Times New Roman"/>
          <w:bCs/>
          <w:color w:val="00B0F0"/>
          <w:lang w:val="nl-NL" w:eastAsia="nl-NL"/>
        </w:rPr>
        <w:t>regular</w:t>
      </w:r>
      <w:proofErr w:type="spellEnd"/>
      <w:r w:rsidRPr="00807E5B">
        <w:rPr>
          <w:rFonts w:ascii="Times New Roman" w:hAnsi="Times New Roman"/>
          <w:bCs/>
          <w:color w:val="00B0F0"/>
          <w:lang w:val="nl-NL" w:eastAsia="nl-NL"/>
        </w:rPr>
        <w:t>].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1).  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b/>
          <w:bCs/>
          <w:color w:val="000000" w:themeColor="text1"/>
          <w:lang w:val="tr-TR"/>
        </w:rPr>
      </w:pPr>
      <w:r w:rsidRPr="00807E5B">
        <w:rPr>
          <w:rFonts w:ascii="Times New Roman" w:hAnsi="Times New Roman"/>
          <w:b/>
          <w:bCs/>
          <w:color w:val="000000" w:themeColor="text1"/>
          <w:highlight w:val="yellow"/>
          <w:lang w:val="tr-TR"/>
        </w:rPr>
        <w:t>3.3. H</w:t>
      </w:r>
      <w:proofErr w:type="spell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ading</w:t>
      </w:r>
      <w:proofErr w:type="spellEnd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 xml:space="preserve"> </w:t>
      </w:r>
      <w:proofErr w:type="spellStart"/>
      <w:proofErr w:type="gramStart"/>
      <w:r w:rsidRPr="00807E5B">
        <w:rPr>
          <w:rFonts w:ascii="Times New Roman" w:hAnsi="Times New Roman"/>
          <w:b/>
          <w:bCs/>
          <w:iCs/>
          <w:highlight w:val="yellow"/>
          <w:lang w:val="nl-NL" w:eastAsia="nl-NL"/>
        </w:rPr>
        <w:t>Title</w:t>
      </w:r>
      <w:proofErr w:type="spellEnd"/>
      <w:r w:rsidRPr="00807E5B">
        <w:rPr>
          <w:rFonts w:ascii="Times New Roman" w:hAnsi="Times New Roman"/>
          <w:b/>
          <w:bCs/>
          <w:iCs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FF0000"/>
          <w:lang w:val="nl-NL" w:eastAsia="nl-NL"/>
        </w:rPr>
        <w:t xml:space="preserve"> </w:t>
      </w:r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[</w:t>
      </w:r>
      <w:proofErr w:type="gram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 xml:space="preserve">2rd level, Times New Roman 12 </w:t>
      </w:r>
      <w:proofErr w:type="spellStart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bold</w:t>
      </w:r>
      <w:proofErr w:type="spellEnd"/>
      <w:r w:rsidRPr="00807E5B">
        <w:rPr>
          <w:rFonts w:ascii="Times New Roman" w:hAnsi="Times New Roman"/>
          <w:b/>
          <w:bCs/>
          <w:color w:val="00B0F0"/>
          <w:lang w:val="nl-NL" w:eastAsia="nl-NL"/>
        </w:rPr>
        <w:t>].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lang w:val="tr-TR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5)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</w:t>
      </w:r>
      <w:r w:rsidRPr="00807E5B">
        <w:rPr>
          <w:rFonts w:ascii="Times New Roman" w:hAnsi="Times New Roman"/>
          <w:color w:val="FF0000"/>
          <w:lang w:val="tr-TR"/>
        </w:rPr>
        <w:t>P</w:t>
      </w:r>
      <w:r w:rsidRPr="00807E5B">
        <w:rPr>
          <w:rFonts w:ascii="Times New Roman" w:hAnsi="Times New Roman"/>
          <w:lang w:val="tr-TR"/>
        </w:rPr>
        <w:t xml:space="preserve">&lt;0.01)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(P&lt;0.05). 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1). 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5). </w:t>
      </w:r>
    </w:p>
    <w:p w:rsidR="00211BC4" w:rsidRPr="00807E5B" w:rsidRDefault="009A5D0D" w:rsidP="009A5D0D">
      <w:pPr>
        <w:pStyle w:val="ANMmaintext"/>
        <w:jc w:val="both"/>
        <w:rPr>
          <w:rFonts w:ascii="Times New Roman" w:hAnsi="Times New Roman"/>
        </w:rPr>
      </w:pP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 (P&lt;0.05)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Pr="00807E5B">
        <w:rPr>
          <w:rFonts w:ascii="Times New Roman" w:hAnsi="Times New Roman"/>
          <w:lang w:val="tr-TR"/>
        </w:rPr>
        <w:t>Text</w:t>
      </w:r>
      <w:proofErr w:type="spellEnd"/>
      <w:r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(P&lt;0.01). 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(P&lt;0.05)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(P&lt;0.01). 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</w:t>
      </w:r>
      <w:r w:rsidR="007114D4" w:rsidRPr="00807E5B">
        <w:rPr>
          <w:rFonts w:ascii="Times New Roman" w:hAnsi="Times New Roman"/>
          <w:lang w:val="tr-TR"/>
        </w:rPr>
        <w:t>.</w:t>
      </w:r>
      <w:r w:rsidR="00AB6F60" w:rsidRPr="00807E5B">
        <w:rPr>
          <w:rFonts w:ascii="Times New Roman" w:hAnsi="Times New Roman"/>
          <w:lang w:val="tr-TR"/>
        </w:rPr>
        <w:t xml:space="preserve">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. </w:t>
      </w:r>
      <w:proofErr w:type="spellStart"/>
      <w:r w:rsidR="00AB6F60" w:rsidRPr="00807E5B">
        <w:rPr>
          <w:rFonts w:ascii="Times New Roman" w:hAnsi="Times New Roman"/>
          <w:lang w:val="tr-TR"/>
        </w:rPr>
        <w:t>Text</w:t>
      </w:r>
      <w:proofErr w:type="spellEnd"/>
      <w:r w:rsidR="00AB6F60" w:rsidRPr="00807E5B">
        <w:rPr>
          <w:rFonts w:ascii="Times New Roman" w:hAnsi="Times New Roman"/>
          <w:lang w:val="tr-TR"/>
        </w:rPr>
        <w:t xml:space="preserve"> body (P&lt;0.05). </w:t>
      </w:r>
      <w:r w:rsidR="00AB6F60" w:rsidRPr="00807E5B">
        <w:rPr>
          <w:rFonts w:ascii="Times New Roman" w:hAnsi="Times New Roman"/>
          <w:color w:val="00B0F0"/>
          <w:lang w:val="tr-TR"/>
        </w:rPr>
        <w:t>[Times New Roman 12</w:t>
      </w:r>
      <w:r w:rsidR="002D41E9" w:rsidRPr="00807E5B">
        <w:rPr>
          <w:rFonts w:ascii="Times New Roman" w:hAnsi="Times New Roman"/>
          <w:color w:val="00B0F0"/>
          <w:lang w:val="tr-TR"/>
        </w:rPr>
        <w:t xml:space="preserve"> </w:t>
      </w:r>
      <w:proofErr w:type="spellStart"/>
      <w:r w:rsidR="002D41E9" w:rsidRPr="00807E5B">
        <w:rPr>
          <w:rFonts w:ascii="Times New Roman" w:hAnsi="Times New Roman"/>
          <w:color w:val="00B0F0"/>
          <w:lang w:val="tr-TR"/>
        </w:rPr>
        <w:t>regular</w:t>
      </w:r>
      <w:proofErr w:type="spellEnd"/>
      <w:r w:rsidR="00AB6F60" w:rsidRPr="00807E5B">
        <w:rPr>
          <w:rFonts w:ascii="Times New Roman" w:hAnsi="Times New Roman"/>
          <w:color w:val="00B0F0"/>
          <w:lang w:val="tr-TR"/>
        </w:rPr>
        <w:t>].</w:t>
      </w:r>
    </w:p>
    <w:p w:rsidR="00865219" w:rsidRPr="00807E5B" w:rsidRDefault="00865219">
      <w:pPr>
        <w:overflowPunct/>
        <w:autoSpaceDE/>
        <w:autoSpaceDN/>
        <w:adjustRightInd/>
        <w:spacing w:line="240" w:lineRule="auto"/>
        <w:jc w:val="left"/>
        <w:textAlignment w:val="auto"/>
        <w:rPr>
          <w:b/>
          <w:lang w:val="en-GB" w:eastAsia="fr-FR"/>
        </w:rPr>
      </w:pPr>
      <w:r w:rsidRPr="00807E5B">
        <w:br w:type="page"/>
      </w:r>
    </w:p>
    <w:p w:rsidR="002912E1" w:rsidRPr="00807E5B" w:rsidRDefault="00911C87" w:rsidP="00911C87">
      <w:pPr>
        <w:pStyle w:val="ANMheading1"/>
        <w:numPr>
          <w:ilvl w:val="0"/>
          <w:numId w:val="0"/>
        </w:numPr>
        <w:rPr>
          <w:color w:val="5B9BD5" w:themeColor="accent1"/>
        </w:rPr>
      </w:pPr>
      <w:r w:rsidRPr="00807E5B">
        <w:lastRenderedPageBreak/>
        <w:t>4. CONCLUSION</w:t>
      </w:r>
      <w:r w:rsidR="005F5E31" w:rsidRPr="00807E5B">
        <w:t xml:space="preserve"> </w:t>
      </w:r>
      <w:r w:rsidR="002912E1" w:rsidRPr="00807E5B">
        <w:rPr>
          <w:color w:val="00B0F0"/>
        </w:rPr>
        <w:t>[</w:t>
      </w:r>
      <w:r w:rsidR="00C539DF" w:rsidRPr="00807E5B">
        <w:rPr>
          <w:color w:val="00B0F0"/>
        </w:rPr>
        <w:t>Times</w:t>
      </w:r>
      <w:r w:rsidR="005F5E31" w:rsidRPr="00807E5B">
        <w:rPr>
          <w:color w:val="00B0F0"/>
        </w:rPr>
        <w:t xml:space="preserve"> </w:t>
      </w:r>
      <w:r w:rsidR="00C539DF" w:rsidRPr="00807E5B">
        <w:rPr>
          <w:color w:val="00B0F0"/>
        </w:rPr>
        <w:t>New</w:t>
      </w:r>
      <w:r w:rsidR="005F5E31" w:rsidRPr="00807E5B">
        <w:rPr>
          <w:color w:val="00B0F0"/>
        </w:rPr>
        <w:t xml:space="preserve"> </w:t>
      </w:r>
      <w:r w:rsidR="00C539DF" w:rsidRPr="00807E5B">
        <w:rPr>
          <w:color w:val="00B0F0"/>
        </w:rPr>
        <w:t>Roman</w:t>
      </w:r>
      <w:r w:rsidR="005F5E31" w:rsidRPr="00807E5B">
        <w:rPr>
          <w:color w:val="00B0F0"/>
        </w:rPr>
        <w:t xml:space="preserve"> </w:t>
      </w:r>
      <w:r w:rsidR="002912E1" w:rsidRPr="00807E5B">
        <w:rPr>
          <w:color w:val="00B0F0"/>
        </w:rPr>
        <w:t>12</w:t>
      </w:r>
      <w:r w:rsidR="005F5E31" w:rsidRPr="00807E5B">
        <w:rPr>
          <w:color w:val="00B0F0"/>
        </w:rPr>
        <w:t xml:space="preserve"> </w:t>
      </w:r>
      <w:r w:rsidR="002912E1" w:rsidRPr="00807E5B">
        <w:rPr>
          <w:color w:val="00B0F0"/>
        </w:rPr>
        <w:t>bold]</w:t>
      </w:r>
    </w:p>
    <w:p w:rsidR="00D739DE" w:rsidRPr="00807E5B" w:rsidRDefault="00AB6F60" w:rsidP="009A5D0D">
      <w:pPr>
        <w:pStyle w:val="ANMmaintext"/>
        <w:jc w:val="both"/>
        <w:rPr>
          <w:rFonts w:ascii="Times New Roman" w:hAnsi="Times New Roman"/>
          <w:color w:val="00B0F0"/>
        </w:rPr>
      </w:pPr>
      <w:r w:rsidRPr="00807E5B">
        <w:rPr>
          <w:rFonts w:ascii="Times New Roman" w:hAnsi="Times New Roman"/>
          <w:color w:val="FF0000"/>
        </w:rPr>
        <w:t>This section should include the interpretation of present study results with other stud</w:t>
      </w:r>
      <w:r w:rsidR="00A55565" w:rsidRPr="00807E5B">
        <w:rPr>
          <w:rFonts w:ascii="Times New Roman" w:hAnsi="Times New Roman"/>
          <w:color w:val="FF0000"/>
        </w:rPr>
        <w:t>ies</w:t>
      </w:r>
      <w:r w:rsidRPr="00807E5B">
        <w:rPr>
          <w:rFonts w:ascii="Times New Roman" w:hAnsi="Times New Roman"/>
          <w:color w:val="FF0000"/>
        </w:rPr>
        <w:t xml:space="preserve"> </w:t>
      </w:r>
      <w:r w:rsidR="00A55565" w:rsidRPr="00807E5B">
        <w:rPr>
          <w:rFonts w:ascii="Times New Roman" w:hAnsi="Times New Roman"/>
          <w:color w:val="FF0000"/>
        </w:rPr>
        <w:t xml:space="preserve">which were </w:t>
      </w:r>
      <w:r w:rsidR="00C76C48" w:rsidRPr="00807E5B">
        <w:rPr>
          <w:rFonts w:ascii="Times New Roman" w:hAnsi="Times New Roman"/>
          <w:color w:val="FF0000"/>
        </w:rPr>
        <w:t xml:space="preserve">indicated in </w:t>
      </w:r>
      <w:r w:rsidR="00095B0E" w:rsidRPr="00807E5B">
        <w:rPr>
          <w:rFonts w:ascii="Times New Roman" w:hAnsi="Times New Roman"/>
          <w:color w:val="FF0000"/>
        </w:rPr>
        <w:t xml:space="preserve">the </w:t>
      </w:r>
      <w:r w:rsidR="00C76C48" w:rsidRPr="00807E5B">
        <w:rPr>
          <w:rFonts w:ascii="Times New Roman" w:hAnsi="Times New Roman"/>
          <w:color w:val="FF0000"/>
        </w:rPr>
        <w:t>reference list</w:t>
      </w:r>
      <w:r w:rsidRPr="00807E5B">
        <w:rPr>
          <w:rFonts w:ascii="Times New Roman" w:hAnsi="Times New Roman"/>
          <w:color w:val="FF0000"/>
        </w:rPr>
        <w:t xml:space="preserve">. The conclusions of the study should be </w:t>
      </w:r>
      <w:r w:rsidR="00A55565" w:rsidRPr="00807E5B">
        <w:rPr>
          <w:rFonts w:ascii="Times New Roman" w:hAnsi="Times New Roman"/>
          <w:color w:val="FF0000"/>
        </w:rPr>
        <w:t xml:space="preserve">stated </w:t>
      </w:r>
      <w:r w:rsidRPr="00807E5B">
        <w:rPr>
          <w:rFonts w:ascii="Times New Roman" w:hAnsi="Times New Roman"/>
          <w:color w:val="FF0000"/>
        </w:rPr>
        <w:t xml:space="preserve">in the last paragraph. </w:t>
      </w:r>
      <w:r w:rsidRPr="00807E5B">
        <w:rPr>
          <w:rFonts w:ascii="Times New Roman" w:hAnsi="Times New Roman"/>
        </w:rPr>
        <w:t>Text body. Text body. Text body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 Text body. Text body. Text body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 Text body. Text body. Text body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</w:t>
      </w:r>
      <w:r w:rsidR="007114D4" w:rsidRPr="00807E5B">
        <w:rPr>
          <w:rFonts w:ascii="Times New Roman" w:hAnsi="Times New Roman"/>
        </w:rPr>
        <w:t>.</w:t>
      </w:r>
      <w:r w:rsidRPr="00807E5B">
        <w:rPr>
          <w:rFonts w:ascii="Times New Roman" w:hAnsi="Times New Roman"/>
        </w:rPr>
        <w:t xml:space="preserve"> Text body. Text body (25, 31). </w:t>
      </w:r>
      <w:r w:rsidRPr="00807E5B">
        <w:rPr>
          <w:rFonts w:ascii="Times New Roman" w:hAnsi="Times New Roman"/>
          <w:color w:val="00B0F0"/>
        </w:rPr>
        <w:t>[Times New Roman 12</w:t>
      </w:r>
      <w:r w:rsidR="002D41E9" w:rsidRPr="00807E5B">
        <w:rPr>
          <w:rFonts w:ascii="Times New Roman" w:hAnsi="Times New Roman"/>
          <w:color w:val="00B0F0"/>
        </w:rPr>
        <w:t xml:space="preserve"> regular</w:t>
      </w:r>
      <w:r w:rsidRPr="00807E5B">
        <w:rPr>
          <w:rFonts w:ascii="Times New Roman" w:hAnsi="Times New Roman"/>
          <w:color w:val="00B0F0"/>
        </w:rPr>
        <w:t>].</w:t>
      </w:r>
    </w:p>
    <w:p w:rsidR="009A5D0D" w:rsidRPr="00807E5B" w:rsidRDefault="009A5D0D" w:rsidP="009A5D0D">
      <w:pPr>
        <w:pStyle w:val="ANMmaintext"/>
        <w:rPr>
          <w:rFonts w:ascii="Times New Roman" w:hAnsi="Times New Roman"/>
          <w:b/>
          <w:bCs/>
        </w:rPr>
      </w:pPr>
      <w:bookmarkStart w:id="0" w:name="_GoBack"/>
      <w:bookmarkEnd w:id="0"/>
      <w:r w:rsidRPr="00807E5B">
        <w:rPr>
          <w:rFonts w:ascii="Times New Roman" w:hAnsi="Times New Roman"/>
          <w:b/>
          <w:bCs/>
        </w:rPr>
        <w:t xml:space="preserve">ACKNOWLEDGEMENTS </w:t>
      </w:r>
      <w:r w:rsidRPr="00807E5B">
        <w:rPr>
          <w:rFonts w:ascii="Times New Roman" w:hAnsi="Times New Roman"/>
          <w:color w:val="00B0F0"/>
        </w:rPr>
        <w:t>[Times New Roman 12 bold]</w:t>
      </w:r>
    </w:p>
    <w:p w:rsidR="009A5D0D" w:rsidRPr="00807E5B" w:rsidRDefault="009A5D0D" w:rsidP="009A5D0D">
      <w:pPr>
        <w:pStyle w:val="ANMmaintext"/>
        <w:jc w:val="both"/>
        <w:rPr>
          <w:rFonts w:ascii="Times New Roman" w:hAnsi="Times New Roman"/>
          <w:color w:val="00B0F0"/>
        </w:rPr>
      </w:pPr>
      <w:r w:rsidRPr="00807E5B">
        <w:rPr>
          <w:rFonts w:ascii="Times New Roman" w:hAnsi="Times New Roman"/>
        </w:rPr>
        <w:t xml:space="preserve">If the study is produced from a doctoral-PhD or master’s thesis or presented </w:t>
      </w:r>
      <w:r w:rsidR="00807E5B" w:rsidRPr="00807E5B">
        <w:rPr>
          <w:rFonts w:ascii="Times New Roman" w:hAnsi="Times New Roman"/>
        </w:rPr>
        <w:t>at scientific</w:t>
      </w:r>
      <w:r w:rsidRPr="00807E5B">
        <w:rPr>
          <w:rFonts w:ascii="Times New Roman" w:hAnsi="Times New Roman"/>
        </w:rPr>
        <w:t xml:space="preserve"> meetings, this should be notified in the acknowledgement section. </w:t>
      </w:r>
      <w:r w:rsidRPr="00807E5B">
        <w:rPr>
          <w:rFonts w:ascii="Times New Roman" w:hAnsi="Times New Roman"/>
          <w:color w:val="00B0F0"/>
        </w:rPr>
        <w:t>[Times New Roman 12 regular].</w:t>
      </w:r>
    </w:p>
    <w:p w:rsidR="009A5D0D" w:rsidRPr="00807E5B" w:rsidRDefault="009A5D0D" w:rsidP="009A5D0D">
      <w:pPr>
        <w:pStyle w:val="ANMmaintext"/>
        <w:rPr>
          <w:rFonts w:ascii="Times New Roman" w:hAnsi="Times New Roman"/>
          <w:b/>
          <w:bCs/>
        </w:rPr>
      </w:pPr>
      <w:r w:rsidRPr="00807E5B">
        <w:rPr>
          <w:rFonts w:ascii="Times New Roman" w:hAnsi="Times New Roman"/>
          <w:b/>
          <w:bCs/>
        </w:rPr>
        <w:t xml:space="preserve">CONFLICT OF INTEREST DECLARATION </w:t>
      </w:r>
      <w:r w:rsidRPr="00807E5B">
        <w:rPr>
          <w:rFonts w:ascii="Times New Roman" w:hAnsi="Times New Roman"/>
          <w:color w:val="00B0F0"/>
        </w:rPr>
        <w:t>[Times New Roman 12 bold]</w:t>
      </w:r>
    </w:p>
    <w:p w:rsidR="009A5D0D" w:rsidRPr="00807E5B" w:rsidRDefault="00807E5B" w:rsidP="00807E5B">
      <w:pPr>
        <w:ind w:right="20"/>
      </w:pPr>
      <w:proofErr w:type="spellStart"/>
      <w:r w:rsidRPr="00807E5B">
        <w:rPr>
          <w:color w:val="FF0000"/>
        </w:rPr>
        <w:t>Pleas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inform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the</w:t>
      </w:r>
      <w:proofErr w:type="spellEnd"/>
      <w:r w:rsidRPr="00807E5B">
        <w:rPr>
          <w:color w:val="FF0000"/>
        </w:rPr>
        <w:t xml:space="preserve"> details of </w:t>
      </w:r>
      <w:proofErr w:type="spellStart"/>
      <w:r w:rsidRPr="00807E5B">
        <w:rPr>
          <w:color w:val="FF0000"/>
        </w:rPr>
        <w:t>all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known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ituations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with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th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potential</w:t>
      </w:r>
      <w:proofErr w:type="spellEnd"/>
      <w:r w:rsidRPr="00807E5B">
        <w:rPr>
          <w:color w:val="FF0000"/>
        </w:rPr>
        <w:t xml:space="preserve"> bias </w:t>
      </w:r>
      <w:proofErr w:type="spellStart"/>
      <w:r w:rsidRPr="00807E5B">
        <w:rPr>
          <w:color w:val="FF0000"/>
        </w:rPr>
        <w:t>to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th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work</w:t>
      </w:r>
      <w:proofErr w:type="spellEnd"/>
      <w:r w:rsidRPr="00807E5B">
        <w:rPr>
          <w:color w:val="FF0000"/>
        </w:rPr>
        <w:t xml:space="preserve">. </w:t>
      </w:r>
      <w:proofErr w:type="spellStart"/>
      <w:r w:rsidRPr="00807E5B">
        <w:rPr>
          <w:color w:val="FF0000"/>
        </w:rPr>
        <w:t>If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th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authors</w:t>
      </w:r>
      <w:proofErr w:type="spellEnd"/>
      <w:r w:rsidRPr="00807E5B">
        <w:rPr>
          <w:color w:val="FF0000"/>
        </w:rPr>
        <w:t xml:space="preserve"> have </w:t>
      </w:r>
      <w:proofErr w:type="spellStart"/>
      <w:r w:rsidRPr="00807E5B">
        <w:rPr>
          <w:color w:val="FF0000"/>
        </w:rPr>
        <w:t>not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any</w:t>
      </w:r>
      <w:proofErr w:type="spellEnd"/>
      <w:r w:rsidRPr="00807E5B">
        <w:rPr>
          <w:color w:val="FF0000"/>
        </w:rPr>
        <w:t xml:space="preserve"> conflict of interest, </w:t>
      </w:r>
      <w:proofErr w:type="spellStart"/>
      <w:r w:rsidRPr="00807E5B">
        <w:rPr>
          <w:color w:val="FF0000"/>
        </w:rPr>
        <w:t>it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should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be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written</w:t>
      </w:r>
      <w:proofErr w:type="spellEnd"/>
      <w:r w:rsidRPr="00807E5B">
        <w:rPr>
          <w:color w:val="FF0000"/>
        </w:rPr>
        <w:t xml:space="preserve"> as “The </w:t>
      </w:r>
      <w:proofErr w:type="spellStart"/>
      <w:r w:rsidRPr="00807E5B">
        <w:rPr>
          <w:color w:val="FF0000"/>
        </w:rPr>
        <w:t>authors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declared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that</w:t>
      </w:r>
      <w:proofErr w:type="spellEnd"/>
      <w:r w:rsidRPr="00807E5B">
        <w:rPr>
          <w:color w:val="FF0000"/>
        </w:rPr>
        <w:t xml:space="preserve"> </w:t>
      </w:r>
      <w:proofErr w:type="spellStart"/>
      <w:r w:rsidRPr="00807E5B">
        <w:rPr>
          <w:color w:val="FF0000"/>
        </w:rPr>
        <w:t>there</w:t>
      </w:r>
      <w:proofErr w:type="spellEnd"/>
      <w:r w:rsidRPr="00807E5B">
        <w:rPr>
          <w:color w:val="FF0000"/>
        </w:rPr>
        <w:t xml:space="preserve"> is no conflict of interest.”</w:t>
      </w:r>
      <w:r w:rsidRPr="00807E5B">
        <w:t xml:space="preserve"> </w:t>
      </w:r>
      <w:r w:rsidRPr="00807E5B">
        <w:rPr>
          <w:color w:val="00B0F0"/>
        </w:rPr>
        <w:t xml:space="preserve">[Times New Roman 12 </w:t>
      </w:r>
      <w:proofErr w:type="spellStart"/>
      <w:r w:rsidRPr="00807E5B">
        <w:rPr>
          <w:color w:val="00B0F0"/>
        </w:rPr>
        <w:t>regular</w:t>
      </w:r>
      <w:proofErr w:type="spellEnd"/>
      <w:r w:rsidRPr="00807E5B">
        <w:rPr>
          <w:color w:val="00B0F0"/>
        </w:rPr>
        <w:t>].</w:t>
      </w:r>
    </w:p>
    <w:p w:rsidR="00AB6F60" w:rsidRPr="00807E5B" w:rsidRDefault="00807E5B" w:rsidP="0088237E">
      <w:pPr>
        <w:pStyle w:val="ANMmaintext"/>
        <w:rPr>
          <w:rFonts w:ascii="Times New Roman" w:hAnsi="Times New Roman"/>
          <w:lang w:val="nl-NL"/>
        </w:rPr>
      </w:pPr>
      <w:r w:rsidRPr="00807E5B">
        <w:rPr>
          <w:rFonts w:ascii="Times New Roman" w:hAnsi="Times New Roman"/>
          <w:b/>
          <w:lang w:val="nl-NL"/>
        </w:rPr>
        <w:t>FINANCIAL SUPPORT</w:t>
      </w:r>
      <w:r w:rsidR="00AB6F60" w:rsidRPr="00807E5B">
        <w:rPr>
          <w:rFonts w:ascii="Times New Roman" w:hAnsi="Times New Roman"/>
          <w:lang w:val="nl-NL"/>
        </w:rPr>
        <w:t xml:space="preserve"> </w:t>
      </w:r>
      <w:r w:rsidR="00AB6F60" w:rsidRPr="00807E5B">
        <w:rPr>
          <w:rFonts w:ascii="Times New Roman" w:hAnsi="Times New Roman"/>
          <w:color w:val="00B0F0"/>
          <w:lang w:val="nl-NL"/>
        </w:rPr>
        <w:t>[Times New Roman 12 bold]</w:t>
      </w:r>
    </w:p>
    <w:p w:rsidR="00783940" w:rsidRPr="00807E5B" w:rsidRDefault="00EB33F3" w:rsidP="00807E5B">
      <w:pPr>
        <w:pStyle w:val="ANMmaintext"/>
        <w:jc w:val="both"/>
        <w:rPr>
          <w:rFonts w:ascii="Times New Roman" w:hAnsi="Times New Roman"/>
          <w:lang w:val="nl-NL"/>
        </w:rPr>
      </w:pPr>
      <w:r w:rsidRPr="00807E5B">
        <w:rPr>
          <w:rFonts w:ascii="Times New Roman" w:hAnsi="Times New Roman"/>
          <w:color w:val="FF0000"/>
          <w:lang w:val="nl-NL"/>
        </w:rPr>
        <w:t>F</w:t>
      </w:r>
      <w:r w:rsidR="00AB6F60" w:rsidRPr="00807E5B">
        <w:rPr>
          <w:rFonts w:ascii="Times New Roman" w:hAnsi="Times New Roman"/>
          <w:color w:val="FF0000"/>
          <w:lang w:val="nl-NL"/>
        </w:rPr>
        <w:t xml:space="preserve">inancial support </w:t>
      </w:r>
      <w:proofErr w:type="spellStart"/>
      <w:r w:rsidR="00AB6F60" w:rsidRPr="00807E5B">
        <w:rPr>
          <w:rFonts w:ascii="Times New Roman" w:hAnsi="Times New Roman"/>
          <w:color w:val="FF0000"/>
          <w:lang w:val="nl-NL"/>
        </w:rPr>
        <w:t>for</w:t>
      </w:r>
      <w:proofErr w:type="spellEnd"/>
      <w:r w:rsidR="00AB6F60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AB6F60" w:rsidRPr="00807E5B">
        <w:rPr>
          <w:rFonts w:ascii="Times New Roman" w:hAnsi="Times New Roman"/>
          <w:color w:val="FF0000"/>
          <w:lang w:val="nl-NL"/>
        </w:rPr>
        <w:t>the</w:t>
      </w:r>
      <w:proofErr w:type="spellEnd"/>
      <w:r w:rsidR="00AB6F60" w:rsidRPr="00807E5B">
        <w:rPr>
          <w:rFonts w:ascii="Times New Roman" w:hAnsi="Times New Roman"/>
          <w:color w:val="FF0000"/>
          <w:lang w:val="nl-NL"/>
        </w:rPr>
        <w:t xml:space="preserve"> </w:t>
      </w:r>
      <w:proofErr w:type="spellStart"/>
      <w:r w:rsidR="00AB6F60" w:rsidRPr="00807E5B">
        <w:rPr>
          <w:rFonts w:ascii="Times New Roman" w:hAnsi="Times New Roman"/>
          <w:color w:val="FF0000"/>
          <w:lang w:val="nl-NL"/>
        </w:rPr>
        <w:t>conduct</w:t>
      </w:r>
      <w:proofErr w:type="spellEnd"/>
      <w:r w:rsidR="00AB6F60" w:rsidRPr="00807E5B">
        <w:rPr>
          <w:rFonts w:ascii="Times New Roman" w:hAnsi="Times New Roman"/>
          <w:color w:val="FF0000"/>
          <w:lang w:val="nl-NL"/>
        </w:rPr>
        <w:t xml:space="preserve"> of the research </w:t>
      </w:r>
      <w:r w:rsidRPr="00807E5B">
        <w:rPr>
          <w:rFonts w:ascii="Times New Roman" w:hAnsi="Times New Roman"/>
          <w:color w:val="FF0000"/>
          <w:lang w:val="nl-NL"/>
        </w:rPr>
        <w:t>should be stated</w:t>
      </w:r>
      <w:r w:rsidR="00AB6F60" w:rsidRPr="00807E5B">
        <w:rPr>
          <w:rFonts w:ascii="Times New Roman" w:hAnsi="Times New Roman"/>
          <w:color w:val="FF0000"/>
          <w:lang w:val="nl-NL"/>
        </w:rPr>
        <w:t xml:space="preserve">. If  </w:t>
      </w:r>
      <w:r w:rsidRPr="00807E5B">
        <w:rPr>
          <w:rFonts w:ascii="Times New Roman" w:hAnsi="Times New Roman"/>
          <w:color w:val="FF0000"/>
          <w:lang w:val="nl-NL"/>
        </w:rPr>
        <w:t xml:space="preserve">no </w:t>
      </w:r>
      <w:r w:rsidR="00AB6F60" w:rsidRPr="00807E5B">
        <w:rPr>
          <w:rFonts w:ascii="Times New Roman" w:hAnsi="Times New Roman"/>
          <w:color w:val="FF0000"/>
          <w:lang w:val="nl-NL"/>
        </w:rPr>
        <w:t xml:space="preserve">funding source(s) </w:t>
      </w:r>
      <w:r w:rsidRPr="00807E5B">
        <w:rPr>
          <w:rFonts w:ascii="Times New Roman" w:hAnsi="Times New Roman"/>
          <w:color w:val="FF0000"/>
          <w:lang w:val="nl-NL"/>
        </w:rPr>
        <w:t xml:space="preserve">was </w:t>
      </w:r>
      <w:r w:rsidR="00AB6F60" w:rsidRPr="00807E5B">
        <w:rPr>
          <w:rFonts w:ascii="Times New Roman" w:hAnsi="Times New Roman"/>
          <w:color w:val="FF0000"/>
          <w:lang w:val="nl-NL"/>
        </w:rPr>
        <w:t xml:space="preserve"> involve</w:t>
      </w:r>
      <w:r w:rsidRPr="00807E5B">
        <w:rPr>
          <w:rFonts w:ascii="Times New Roman" w:hAnsi="Times New Roman"/>
          <w:color w:val="FF0000"/>
          <w:lang w:val="nl-NL"/>
        </w:rPr>
        <w:t>d</w:t>
      </w:r>
      <w:r w:rsidR="00AB6F60" w:rsidRPr="00807E5B">
        <w:rPr>
          <w:rFonts w:ascii="Times New Roman" w:hAnsi="Times New Roman"/>
          <w:color w:val="FF0000"/>
          <w:lang w:val="nl-NL"/>
        </w:rPr>
        <w:t xml:space="preserve"> then this should be </w:t>
      </w:r>
      <w:r w:rsidRPr="00807E5B">
        <w:rPr>
          <w:rFonts w:ascii="Times New Roman" w:hAnsi="Times New Roman"/>
          <w:color w:val="FF0000"/>
          <w:lang w:val="nl-NL"/>
        </w:rPr>
        <w:t xml:space="preserve">notified </w:t>
      </w:r>
      <w:r w:rsidR="00AB6F60" w:rsidRPr="00807E5B">
        <w:rPr>
          <w:rFonts w:ascii="Times New Roman" w:hAnsi="Times New Roman"/>
          <w:color w:val="FF0000"/>
          <w:lang w:val="nl-NL"/>
        </w:rPr>
        <w:t xml:space="preserve">as “This research received no grant from any funding agency/sector.” </w:t>
      </w:r>
      <w:r w:rsidR="00AB6F60" w:rsidRPr="00807E5B">
        <w:rPr>
          <w:rFonts w:ascii="Times New Roman" w:hAnsi="Times New Roman"/>
          <w:color w:val="00B0F0"/>
          <w:lang w:val="nl-NL"/>
        </w:rPr>
        <w:t>[Times New Roman 12</w:t>
      </w:r>
      <w:r w:rsidR="002D41E9" w:rsidRPr="00807E5B">
        <w:rPr>
          <w:rFonts w:ascii="Times New Roman" w:hAnsi="Times New Roman"/>
          <w:color w:val="00B0F0"/>
          <w:lang w:val="nl-NL"/>
        </w:rPr>
        <w:t xml:space="preserve"> </w:t>
      </w:r>
      <w:proofErr w:type="spellStart"/>
      <w:r w:rsidR="002D41E9" w:rsidRPr="00807E5B">
        <w:rPr>
          <w:rFonts w:ascii="Times New Roman" w:hAnsi="Times New Roman"/>
          <w:color w:val="00B0F0"/>
          <w:lang w:val="nl-NL"/>
        </w:rPr>
        <w:t>regular</w:t>
      </w:r>
      <w:proofErr w:type="spellEnd"/>
      <w:r w:rsidR="00AB6F60" w:rsidRPr="00807E5B">
        <w:rPr>
          <w:rFonts w:ascii="Times New Roman" w:hAnsi="Times New Roman"/>
          <w:color w:val="00B0F0"/>
          <w:lang w:val="nl-NL"/>
        </w:rPr>
        <w:t>].</w:t>
      </w:r>
      <w:r w:rsidR="00783940" w:rsidRPr="00807E5B">
        <w:rPr>
          <w:rFonts w:ascii="Times New Roman" w:hAnsi="Times New Roman"/>
        </w:rPr>
        <w:br w:type="page"/>
      </w:r>
    </w:p>
    <w:p w:rsidR="00211BC4" w:rsidRPr="00807E5B" w:rsidRDefault="00911C87" w:rsidP="00911C87">
      <w:pPr>
        <w:pStyle w:val="ANMheading1"/>
        <w:numPr>
          <w:ilvl w:val="0"/>
          <w:numId w:val="0"/>
        </w:numPr>
        <w:spacing w:line="240" w:lineRule="auto"/>
      </w:pPr>
      <w:r w:rsidRPr="00807E5B">
        <w:lastRenderedPageBreak/>
        <w:t>REFERENCES</w:t>
      </w:r>
    </w:p>
    <w:p w:rsidR="0052710C" w:rsidRPr="0052710C" w:rsidRDefault="00B90420" w:rsidP="0052710C">
      <w:pPr>
        <w:pStyle w:val="EndNoteBibliography"/>
        <w:ind w:left="720" w:hanging="720"/>
        <w:rPr>
          <w:noProof/>
        </w:rPr>
      </w:pPr>
      <w:r w:rsidRPr="00807E5B">
        <w:fldChar w:fldCharType="begin"/>
      </w:r>
      <w:r w:rsidRPr="00807E5B">
        <w:instrText xml:space="preserve"> ADDIN EN.REFLIST </w:instrText>
      </w:r>
      <w:r w:rsidRPr="00807E5B">
        <w:fldChar w:fldCharType="separate"/>
      </w:r>
      <w:r w:rsidR="0052710C" w:rsidRPr="0052710C">
        <w:rPr>
          <w:noProof/>
        </w:rPr>
        <w:t>[1]</w:t>
      </w:r>
      <w:r w:rsidR="0052710C" w:rsidRPr="0052710C">
        <w:rPr>
          <w:noProof/>
        </w:rPr>
        <w:tab/>
        <w:t xml:space="preserve">Ates M, Kaynak MS, Sahin S. Effect of permeability enhancers on paracellular permeability of acyclovir. </w:t>
      </w:r>
      <w:r w:rsidR="0052710C" w:rsidRPr="0052710C">
        <w:rPr>
          <w:i/>
          <w:noProof/>
        </w:rPr>
        <w:t>J Pharm Pharmacol</w:t>
      </w:r>
      <w:r w:rsidR="0052710C" w:rsidRPr="0052710C">
        <w:rPr>
          <w:noProof/>
        </w:rPr>
        <w:t xml:space="preserve">. (2016);68(6):781-90 </w:t>
      </w:r>
      <w:hyperlink r:id="rId8" w:history="1">
        <w:r w:rsidR="0052710C" w:rsidRPr="0052710C">
          <w:rPr>
            <w:rStyle w:val="Hyperlink"/>
            <w:noProof/>
          </w:rPr>
          <w:t>https://doi.org/10.1111/jphp.12551</w:t>
        </w:r>
      </w:hyperlink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2]</w:t>
      </w:r>
      <w:r w:rsidRPr="0052710C">
        <w:rPr>
          <w:noProof/>
        </w:rPr>
        <w:tab/>
        <w:t xml:space="preserve">Dezfuli SAT, Yazdani R, Yarmoradi J, Banaar M, Hayati S. Comparison of the ultrasonography report by the emergency service with radiology service in suspected DVT patients: A cross sectional study for investigation about pharmaceutical and therapeutic interventions. </w:t>
      </w:r>
      <w:r w:rsidRPr="0052710C">
        <w:rPr>
          <w:i/>
          <w:noProof/>
        </w:rPr>
        <w:t>Eurasian Chem Commun</w:t>
      </w:r>
      <w:r w:rsidRPr="0052710C">
        <w:rPr>
          <w:noProof/>
        </w:rPr>
        <w:t xml:space="preserve">. (2020);2(2):181-6 </w:t>
      </w:r>
      <w:hyperlink r:id="rId9" w:history="1">
        <w:r w:rsidRPr="0052710C">
          <w:rPr>
            <w:rStyle w:val="Hyperlink"/>
            <w:noProof/>
          </w:rPr>
          <w:t>https://doi.org/10.33945/Sami/Ecc.2020.2.3</w:t>
        </w:r>
      </w:hyperlink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3]</w:t>
      </w:r>
      <w:r w:rsidRPr="0052710C">
        <w:rPr>
          <w:noProof/>
        </w:rPr>
        <w:tab/>
        <w:t xml:space="preserve">Senel B, Demir N, Buyukkoroglu G, Yildiz M. Graphene quantum dots: Synthesis, characterization, cell viability, genotoxicity for biomedical applications. </w:t>
      </w:r>
      <w:r w:rsidRPr="0052710C">
        <w:rPr>
          <w:i/>
          <w:noProof/>
        </w:rPr>
        <w:t>Saudi Pharm J</w:t>
      </w:r>
      <w:r w:rsidRPr="0052710C">
        <w:rPr>
          <w:noProof/>
        </w:rPr>
        <w:t xml:space="preserve">. (2019);27(6):846-58 </w:t>
      </w:r>
      <w:hyperlink r:id="rId10" w:history="1">
        <w:r w:rsidRPr="0052710C">
          <w:rPr>
            <w:rStyle w:val="Hyperlink"/>
            <w:noProof/>
          </w:rPr>
          <w:t>https://doi.org/10.1016/j.jsps.2019.05.006</w:t>
        </w:r>
      </w:hyperlink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4]</w:t>
      </w:r>
      <w:r w:rsidRPr="0052710C">
        <w:rPr>
          <w:noProof/>
        </w:rPr>
        <w:tab/>
        <w:t xml:space="preserve">Stroski KM, Luong KH, Challis JK, Chaves-Barquero LG, Hanson ML, Wong CS. Wastewater sources of per- and polyfluorinated alkyl substances (PFAS) and pharmaceuticals in four Canadian Arctic communities. </w:t>
      </w:r>
      <w:r w:rsidRPr="0052710C">
        <w:rPr>
          <w:i/>
          <w:noProof/>
        </w:rPr>
        <w:t>Sci Total Environ</w:t>
      </w:r>
      <w:r w:rsidRPr="0052710C">
        <w:rPr>
          <w:noProof/>
        </w:rPr>
        <w:t xml:space="preserve">. (2020);708:134494 </w:t>
      </w:r>
      <w:hyperlink r:id="rId11" w:history="1">
        <w:r w:rsidRPr="0052710C">
          <w:rPr>
            <w:rStyle w:val="Hyperlink"/>
            <w:noProof/>
          </w:rPr>
          <w:t>https://doi.org/10.1016/j.scitotenv.2019.134494</w:t>
        </w:r>
      </w:hyperlink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5]</w:t>
      </w:r>
      <w:r w:rsidRPr="0052710C">
        <w:rPr>
          <w:noProof/>
        </w:rPr>
        <w:tab/>
        <w:t>Arora HC. Doxorubicin-Nanocarriers Enhance Doxorubicin Uptake and Clathrin-Mediated Endocytosis in Drug-Resistant Ovarian Cancer Cells [Ph.D.]. Ann Arbor: Northwestern University; (2012).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6]</w:t>
      </w:r>
      <w:r w:rsidRPr="0052710C">
        <w:rPr>
          <w:noProof/>
        </w:rPr>
        <w:tab/>
        <w:t>Finn NA. Role of redox systems in doxorubicin metabolism and doxorubicin-mediated cell signaling: A computational analysis [Ph.D.]. Ann Arbor: Georgia Institute of Technology; (2011).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7]</w:t>
      </w:r>
      <w:r w:rsidRPr="0052710C">
        <w:rPr>
          <w:noProof/>
        </w:rPr>
        <w:tab/>
        <w:t xml:space="preserve">Bat Conservation International. Bat Conservation International. (2008). Retrieved December 15, 2011 from </w:t>
      </w:r>
      <w:hyperlink r:id="rId12" w:history="1">
        <w:r w:rsidRPr="0052710C">
          <w:rPr>
            <w:rStyle w:val="Hyperlink"/>
            <w:noProof/>
          </w:rPr>
          <w:t>http://www.batcon.org</w:t>
        </w:r>
      </w:hyperlink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8]</w:t>
      </w:r>
      <w:r w:rsidRPr="0052710C">
        <w:rPr>
          <w:noProof/>
        </w:rPr>
        <w:tab/>
        <w:t xml:space="preserve">EUROBATS Secretariat. EUROBATS: The Agreement on the Conservation of Populations of European Bats. (2004). EUROBATS. Retrieved April 1 from </w:t>
      </w:r>
      <w:hyperlink r:id="rId13" w:history="1">
        <w:r w:rsidRPr="0052710C">
          <w:rPr>
            <w:rStyle w:val="Hyperlink"/>
            <w:noProof/>
          </w:rPr>
          <w:t>http://www.eurobats.org/index.htm</w:t>
        </w:r>
      </w:hyperlink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9]</w:t>
      </w:r>
      <w:r w:rsidRPr="0052710C">
        <w:rPr>
          <w:noProof/>
        </w:rPr>
        <w:tab/>
        <w:t>Clayton NS, Emery NJ. What do jays know about other minds and other times? In: Berthoz A, Christen Y, editors. Neurobiology of Umwelt: How Living Beings Perceive the World. Research and Perspectives in Neurosciences. Berlin: Springer-Verlag Berlin; (2009). p. 109-23. ISBN:978-3-540-85896-6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10]</w:t>
      </w:r>
      <w:r w:rsidRPr="0052710C">
        <w:rPr>
          <w:noProof/>
        </w:rPr>
        <w:tab/>
        <w:t xml:space="preserve">Pepperberg IM. Symbolic communication in the grey parrot. In: Vonk J, Shackelford TK, editors. The Oxford Handbook of Comparative Evolutionary Psychology. Oxford Library of Psychology. New York: Oxford University Press; (2012). p. 297-319. 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11]</w:t>
      </w:r>
      <w:r w:rsidRPr="0052710C">
        <w:rPr>
          <w:noProof/>
        </w:rPr>
        <w:tab/>
        <w:t>Fotaki N, Klein S. In vitro drug release testing of special dosage forms. 1st ed. Hoboken, NJ: Wiley; (2020). 312 p. ISBN:9781118341476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12]</w:t>
      </w:r>
      <w:r w:rsidRPr="0052710C">
        <w:rPr>
          <w:noProof/>
        </w:rPr>
        <w:tab/>
        <w:t>Wilson CG, Crowley PJ. Controlled release in oral drug delivery. New York: Springer; (2011). 412 p. ISBN:9781461410041 (e-ISBN)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13]</w:t>
      </w:r>
      <w:r w:rsidRPr="0052710C">
        <w:rPr>
          <w:noProof/>
        </w:rPr>
        <w:tab/>
        <w:t>Vonk J, Shackelford TK, editors. The Oxford handbook of comparative evolutionary psychology. New York: Oxford University Press; (2012).</w:t>
      </w:r>
    </w:p>
    <w:p w:rsidR="0052710C" w:rsidRPr="0052710C" w:rsidRDefault="0052710C" w:rsidP="0052710C">
      <w:pPr>
        <w:pStyle w:val="EndNoteBibliography"/>
        <w:ind w:left="720" w:hanging="720"/>
        <w:rPr>
          <w:noProof/>
        </w:rPr>
      </w:pPr>
      <w:r w:rsidRPr="0052710C">
        <w:rPr>
          <w:noProof/>
        </w:rPr>
        <w:t>[14]</w:t>
      </w:r>
      <w:r w:rsidRPr="0052710C">
        <w:rPr>
          <w:noProof/>
        </w:rPr>
        <w:tab/>
        <w:t>Pepperberg IM. Alex &amp; me: How a scientist and a parrot discovered a hidden world of animal intelligence — and formed a deep bond in the process. New York, NY: Scribe Publications; (2009).</w:t>
      </w:r>
    </w:p>
    <w:p w:rsidR="00783940" w:rsidRPr="00807E5B" w:rsidRDefault="00B90420" w:rsidP="00911C87">
      <w:pPr>
        <w:pStyle w:val="EndNoteBibliography"/>
        <w:ind w:left="720" w:hanging="720"/>
      </w:pPr>
      <w:r w:rsidRPr="00807E5B">
        <w:fldChar w:fldCharType="end"/>
      </w:r>
      <w:r w:rsidR="00783940" w:rsidRPr="00807E5B">
        <w:br w:type="page"/>
      </w:r>
    </w:p>
    <w:p w:rsidR="00783940" w:rsidRPr="00807E5B" w:rsidRDefault="00783940" w:rsidP="00783940">
      <w:pPr>
        <w:overflowPunct/>
        <w:autoSpaceDE/>
        <w:autoSpaceDN/>
        <w:adjustRightInd/>
        <w:textAlignment w:val="auto"/>
        <w:rPr>
          <w:b/>
          <w:lang w:val="en-GB" w:eastAsia="fr-FR"/>
        </w:rPr>
      </w:pPr>
      <w:r w:rsidRPr="00807E5B">
        <w:rPr>
          <w:b/>
          <w:lang w:val="en-GB" w:eastAsia="fr-FR"/>
        </w:rPr>
        <w:lastRenderedPageBreak/>
        <w:t>Table 1.</w:t>
      </w:r>
      <w:r w:rsidRPr="00807E5B">
        <w:rPr>
          <w:lang w:val="en-GB" w:eastAsia="fr-FR"/>
        </w:rPr>
        <w:t xml:space="preserve"> </w:t>
      </w:r>
      <w:r w:rsidRPr="00807E5B">
        <w:rPr>
          <w:color w:val="00B0F0"/>
          <w:lang w:val="en-GB" w:eastAsia="fr-FR"/>
        </w:rPr>
        <w:t xml:space="preserve">[Times New Roman 12 bold] </w:t>
      </w:r>
      <w:r w:rsidRPr="00807E5B">
        <w:rPr>
          <w:lang w:val="en-GB" w:eastAsia="fr-FR"/>
        </w:rPr>
        <w:t>Table title table title table title</w:t>
      </w:r>
      <w:r w:rsidRPr="00807E5B">
        <w:rPr>
          <w:b/>
          <w:lang w:val="en-GB" w:eastAsia="fr-FR"/>
        </w:rPr>
        <w:t xml:space="preserve"> </w:t>
      </w:r>
      <w:r w:rsidRPr="00807E5B">
        <w:rPr>
          <w:color w:val="00B0F0"/>
          <w:lang w:val="en-GB" w:eastAsia="fr-FR"/>
        </w:rPr>
        <w:t>[Times New Roman</w:t>
      </w:r>
      <w:r w:rsidRPr="00807E5B">
        <w:rPr>
          <w:b/>
          <w:color w:val="00B0F0"/>
          <w:lang w:val="en-GB" w:eastAsia="fr-FR"/>
        </w:rPr>
        <w:t xml:space="preserve"> 12]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493"/>
        <w:gridCol w:w="1153"/>
        <w:gridCol w:w="1083"/>
        <w:gridCol w:w="1011"/>
        <w:gridCol w:w="1011"/>
        <w:gridCol w:w="1011"/>
        <w:gridCol w:w="742"/>
      </w:tblGrid>
      <w:tr w:rsidR="00783940" w:rsidRPr="00807E5B" w:rsidTr="003228F6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lang w:val="en-GB" w:eastAsia="fr-FR"/>
              </w:rPr>
            </w:pPr>
          </w:p>
        </w:tc>
        <w:tc>
          <w:tcPr>
            <w:tcW w:w="3944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pBdr>
                <w:bottom w:val="single" w:sz="4" w:space="1" w:color="auto"/>
              </w:pBdr>
              <w:jc w:val="center"/>
              <w:rPr>
                <w:b/>
                <w:color w:val="000000" w:themeColor="text1"/>
                <w:sz w:val="22"/>
                <w:szCs w:val="22"/>
                <w:lang w:val="en-GB" w:eastAsia="fr-FR"/>
              </w:rPr>
            </w:pPr>
            <w:r w:rsidRPr="00807E5B">
              <w:rPr>
                <w:b/>
                <w:color w:val="000000" w:themeColor="text1"/>
                <w:sz w:val="22"/>
                <w:szCs w:val="22"/>
                <w:lang w:val="en-GB" w:eastAsia="fr-FR"/>
              </w:rPr>
              <w:t xml:space="preserve">Heading </w:t>
            </w:r>
            <w:r w:rsidRPr="00807E5B">
              <w:rPr>
                <w:b/>
                <w:color w:val="00B0F0"/>
                <w:sz w:val="22"/>
                <w:szCs w:val="22"/>
                <w:lang w:val="en-GB" w:eastAsia="fr-FR"/>
              </w:rPr>
              <w:t>[Times New Roman 11]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b/>
                <w:sz w:val="22"/>
                <w:szCs w:val="22"/>
                <w:lang w:val="en-GB" w:eastAsia="fr-FR"/>
              </w:rPr>
            </w:pPr>
          </w:p>
        </w:tc>
      </w:tr>
      <w:tr w:rsidR="00783940" w:rsidRPr="00807E5B" w:rsidTr="003228F6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b/>
                <w:sz w:val="22"/>
                <w:szCs w:val="22"/>
                <w:lang w:val="en-GB" w:eastAsia="fr-FR"/>
              </w:rPr>
            </w:pPr>
            <w:r w:rsidRPr="00807E5B">
              <w:rPr>
                <w:b/>
                <w:sz w:val="22"/>
                <w:szCs w:val="22"/>
                <w:lang w:val="en-GB" w:eastAsia="fr-FR"/>
              </w:rPr>
              <w:t>Heading</w:t>
            </w:r>
          </w:p>
        </w:tc>
        <w:tc>
          <w:tcPr>
            <w:tcW w:w="1169" w:type="dxa"/>
            <w:tcBorders>
              <w:top w:val="single" w:sz="4" w:space="0" w:color="auto"/>
              <w:bottom w:val="single" w:sz="4" w:space="0" w:color="auto"/>
            </w:tcBorders>
          </w:tcPr>
          <w:p w:rsidR="00783940" w:rsidRPr="00807E5B" w:rsidRDefault="00783940" w:rsidP="003228F6">
            <w:pPr>
              <w:rPr>
                <w:b/>
                <w:sz w:val="22"/>
                <w:szCs w:val="22"/>
              </w:rPr>
            </w:pPr>
            <w:proofErr w:type="spellStart"/>
            <w:r w:rsidRPr="00807E5B">
              <w:rPr>
                <w:b/>
                <w:sz w:val="22"/>
                <w:szCs w:val="22"/>
              </w:rPr>
              <w:t>Heading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783940" w:rsidRPr="00807E5B" w:rsidRDefault="00783940" w:rsidP="003228F6">
            <w:pPr>
              <w:rPr>
                <w:b/>
              </w:rPr>
            </w:pPr>
            <w:proofErr w:type="spellStart"/>
            <w:r w:rsidRPr="00807E5B">
              <w:rPr>
                <w:b/>
              </w:rPr>
              <w:t>Heading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783940" w:rsidRPr="00807E5B" w:rsidRDefault="00783940" w:rsidP="003228F6">
            <w:pPr>
              <w:rPr>
                <w:b/>
                <w:sz w:val="22"/>
                <w:szCs w:val="22"/>
              </w:rPr>
            </w:pPr>
            <w:proofErr w:type="spellStart"/>
            <w:r w:rsidRPr="00807E5B">
              <w:rPr>
                <w:b/>
                <w:sz w:val="22"/>
                <w:szCs w:val="22"/>
              </w:rPr>
              <w:t>Heading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783940" w:rsidRPr="00807E5B" w:rsidRDefault="00783940" w:rsidP="003228F6">
            <w:pPr>
              <w:rPr>
                <w:b/>
                <w:sz w:val="22"/>
                <w:szCs w:val="22"/>
              </w:rPr>
            </w:pPr>
            <w:proofErr w:type="spellStart"/>
            <w:r w:rsidRPr="00807E5B">
              <w:rPr>
                <w:b/>
                <w:sz w:val="22"/>
                <w:szCs w:val="22"/>
              </w:rPr>
              <w:t>Heading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783940" w:rsidRPr="00807E5B" w:rsidRDefault="00783940" w:rsidP="003228F6">
            <w:pPr>
              <w:rPr>
                <w:b/>
                <w:sz w:val="22"/>
                <w:szCs w:val="22"/>
              </w:rPr>
            </w:pPr>
            <w:proofErr w:type="spellStart"/>
            <w:r w:rsidRPr="00807E5B">
              <w:rPr>
                <w:b/>
                <w:sz w:val="22"/>
                <w:szCs w:val="22"/>
              </w:rPr>
              <w:t>Heading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783940" w:rsidRPr="00807E5B" w:rsidRDefault="00783940" w:rsidP="003228F6">
            <w:pPr>
              <w:jc w:val="center"/>
              <w:rPr>
                <w:b/>
                <w:sz w:val="22"/>
                <w:szCs w:val="22"/>
                <w:lang w:val="en-GB" w:eastAsia="fr-FR"/>
              </w:rPr>
            </w:pPr>
            <w:r w:rsidRPr="00807E5B">
              <w:rPr>
                <w:b/>
                <w:sz w:val="22"/>
                <w:szCs w:val="22"/>
                <w:lang w:val="en-GB" w:eastAsia="fr-FR"/>
              </w:rPr>
              <w:t>P</w:t>
            </w:r>
          </w:p>
        </w:tc>
      </w:tr>
      <w:tr w:rsidR="00783940" w:rsidRPr="00807E5B" w:rsidTr="003228F6">
        <w:tc>
          <w:tcPr>
            <w:tcW w:w="2660" w:type="dxa"/>
            <w:tcBorders>
              <w:top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Row heading (units)</w:t>
            </w:r>
          </w:p>
        </w:tc>
        <w:tc>
          <w:tcPr>
            <w:tcW w:w="1169" w:type="dxa"/>
            <w:tcBorders>
              <w:top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lang w:val="en-GB" w:eastAsia="fr-F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</w:p>
        </w:tc>
      </w:tr>
      <w:tr w:rsidR="00783940" w:rsidRPr="00807E5B" w:rsidTr="003228F6">
        <w:tc>
          <w:tcPr>
            <w:tcW w:w="2660" w:type="dxa"/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Row heading (units)</w:t>
            </w:r>
          </w:p>
        </w:tc>
        <w:tc>
          <w:tcPr>
            <w:tcW w:w="1169" w:type="dxa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0.10</w:t>
            </w:r>
            <w:r w:rsidRPr="00807E5B">
              <w:rPr>
                <w:vertAlign w:val="superscript"/>
                <w:lang w:val="en-GB" w:eastAsia="fr-FR"/>
              </w:rPr>
              <w:t>a</w:t>
            </w:r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lang w:val="en-GB" w:eastAsia="fr-FR"/>
              </w:rPr>
            </w:pPr>
            <w:proofErr w:type="spellStart"/>
            <w:r w:rsidRPr="00807E5B">
              <w:rPr>
                <w:lang w:val="en-GB" w:eastAsia="fr-FR"/>
              </w:rPr>
              <w:t>Value</w:t>
            </w:r>
            <w:r w:rsidRPr="00807E5B">
              <w:rPr>
                <w:vertAlign w:val="superscript"/>
                <w:lang w:val="en-GB" w:eastAsia="fr-FR"/>
              </w:rPr>
              <w:t>ab</w:t>
            </w:r>
            <w:proofErr w:type="spellEnd"/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proofErr w:type="spellStart"/>
            <w:r w:rsidRPr="00807E5B">
              <w:rPr>
                <w:sz w:val="22"/>
                <w:szCs w:val="22"/>
                <w:lang w:val="en-GB" w:eastAsia="fr-FR"/>
              </w:rPr>
              <w:t>Value</w:t>
            </w:r>
            <w:r w:rsidRPr="00807E5B">
              <w:rPr>
                <w:vertAlign w:val="superscript"/>
                <w:lang w:val="en-GB" w:eastAsia="fr-FR"/>
              </w:rPr>
              <w:t>b</w:t>
            </w:r>
            <w:proofErr w:type="spellEnd"/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proofErr w:type="spellStart"/>
            <w:r w:rsidRPr="00807E5B">
              <w:rPr>
                <w:sz w:val="22"/>
                <w:szCs w:val="22"/>
                <w:lang w:val="en-GB" w:eastAsia="fr-FR"/>
              </w:rPr>
              <w:t>Value</w:t>
            </w:r>
            <w:r w:rsidRPr="00807E5B">
              <w:rPr>
                <w:vertAlign w:val="superscript"/>
                <w:lang w:val="en-GB" w:eastAsia="fr-FR"/>
              </w:rPr>
              <w:t>c</w:t>
            </w:r>
            <w:proofErr w:type="spellEnd"/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0.01</w:t>
            </w:r>
          </w:p>
        </w:tc>
      </w:tr>
      <w:tr w:rsidR="00783940" w:rsidRPr="00807E5B" w:rsidTr="003228F6">
        <w:tc>
          <w:tcPr>
            <w:tcW w:w="2660" w:type="dxa"/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Row heading (units)</w:t>
            </w:r>
          </w:p>
        </w:tc>
        <w:tc>
          <w:tcPr>
            <w:tcW w:w="1169" w:type="dxa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0.20</w:t>
            </w:r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lang w:val="en-GB" w:eastAsia="fr-FR"/>
              </w:rPr>
            </w:pPr>
            <w:r w:rsidRPr="00807E5B">
              <w:rPr>
                <w:lang w:val="en-GB" w:eastAsia="fr-FR"/>
              </w:rPr>
              <w:t>Value</w:t>
            </w:r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</w:tr>
      <w:tr w:rsidR="00783940" w:rsidRPr="00807E5B" w:rsidTr="003228F6">
        <w:tc>
          <w:tcPr>
            <w:tcW w:w="2660" w:type="dxa"/>
            <w:tcBorders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overflowPunct/>
              <w:autoSpaceDE/>
              <w:autoSpaceDN/>
              <w:adjustRightInd/>
              <w:textAlignment w:val="auto"/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Row heading (units)</w:t>
            </w:r>
          </w:p>
        </w:tc>
        <w:tc>
          <w:tcPr>
            <w:tcW w:w="1169" w:type="dxa"/>
            <w:tcBorders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0.2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rPr>
                <w:lang w:val="en-GB" w:eastAsia="fr-FR"/>
              </w:rPr>
            </w:pPr>
            <w:r w:rsidRPr="00807E5B">
              <w:rPr>
                <w:lang w:val="en-GB" w:eastAsia="fr-FR"/>
              </w:rPr>
              <w:t>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783940" w:rsidRPr="00807E5B" w:rsidRDefault="00783940" w:rsidP="003228F6">
            <w:pPr>
              <w:rPr>
                <w:sz w:val="22"/>
                <w:szCs w:val="22"/>
                <w:lang w:val="en-GB" w:eastAsia="fr-FR"/>
              </w:rPr>
            </w:pPr>
            <w:r w:rsidRPr="00807E5B">
              <w:rPr>
                <w:sz w:val="22"/>
                <w:szCs w:val="22"/>
                <w:lang w:val="en-GB" w:eastAsia="fr-FR"/>
              </w:rPr>
              <w:t>Value</w:t>
            </w:r>
          </w:p>
        </w:tc>
      </w:tr>
    </w:tbl>
    <w:p w:rsidR="00783940" w:rsidRPr="00807E5B" w:rsidRDefault="00783940" w:rsidP="00783940">
      <w:pPr>
        <w:overflowPunct/>
        <w:autoSpaceDE/>
        <w:autoSpaceDN/>
        <w:adjustRightInd/>
        <w:textAlignment w:val="auto"/>
        <w:rPr>
          <w:sz w:val="20"/>
          <w:szCs w:val="20"/>
          <w:lang w:val="en-GB" w:eastAsia="fr-FR"/>
        </w:rPr>
      </w:pPr>
      <w:proofErr w:type="spellStart"/>
      <w:proofErr w:type="gramStart"/>
      <w:r w:rsidRPr="00807E5B">
        <w:rPr>
          <w:szCs w:val="20"/>
          <w:vertAlign w:val="superscript"/>
          <w:lang w:val="en-GB" w:eastAsia="fr-FR"/>
        </w:rPr>
        <w:t>a,b</w:t>
      </w:r>
      <w:proofErr w:type="gramEnd"/>
      <w:r w:rsidRPr="00807E5B">
        <w:rPr>
          <w:szCs w:val="20"/>
          <w:vertAlign w:val="superscript"/>
          <w:lang w:val="en-GB" w:eastAsia="fr-FR"/>
        </w:rPr>
        <w:t>,c</w:t>
      </w:r>
      <w:proofErr w:type="spellEnd"/>
      <w:r w:rsidRPr="00807E5B">
        <w:rPr>
          <w:sz w:val="20"/>
          <w:szCs w:val="20"/>
          <w:lang w:val="en-GB" w:eastAsia="fr-FR"/>
        </w:rPr>
        <w:t xml:space="preserve"> Values within a row with different superscripts differ significantly at P&lt;0.0... </w:t>
      </w:r>
      <w:r w:rsidRPr="00807E5B">
        <w:rPr>
          <w:color w:val="00B0F0"/>
          <w:sz w:val="20"/>
          <w:szCs w:val="20"/>
          <w:lang w:val="en-GB" w:eastAsia="fr-FR"/>
        </w:rPr>
        <w:t>[Times New Roman 10]</w:t>
      </w:r>
    </w:p>
    <w:p w:rsidR="00783940" w:rsidRPr="00807E5B" w:rsidRDefault="00783940">
      <w:pPr>
        <w:overflowPunct/>
        <w:autoSpaceDE/>
        <w:autoSpaceDN/>
        <w:adjustRightInd/>
        <w:spacing w:line="240" w:lineRule="auto"/>
        <w:jc w:val="left"/>
        <w:textAlignment w:val="auto"/>
        <w:rPr>
          <w:b/>
          <w:lang w:val="en-GB" w:eastAsia="fr-FR"/>
        </w:rPr>
      </w:pPr>
      <w:r w:rsidRPr="00807E5B">
        <w:br w:type="page"/>
      </w:r>
    </w:p>
    <w:p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  <w:r w:rsidRPr="00807E5B"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9B32002" wp14:editId="17DFE3B7">
                <wp:simplePos x="0" y="0"/>
                <wp:positionH relativeFrom="column">
                  <wp:posOffset>36632</wp:posOffset>
                </wp:positionH>
                <wp:positionV relativeFrom="paragraph">
                  <wp:posOffset>44128</wp:posOffset>
                </wp:positionV>
                <wp:extent cx="5666282" cy="1671404"/>
                <wp:effectExtent l="0" t="0" r="10795" b="17780"/>
                <wp:wrapNone/>
                <wp:docPr id="2" name="Metin Kutusu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66282" cy="1671404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228F6" w:rsidRDefault="003228F6" w:rsidP="00783940">
                            <w:pPr>
                              <w:jc w:val="center"/>
                            </w:pPr>
                            <w:r>
                              <w:t>Place figure he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9B32002" id="_x0000_t202" coordsize="21600,21600" o:spt="202" path="m,l,21600r21600,l21600,xe">
                <v:stroke joinstyle="miter"/>
                <v:path gradientshapeok="t" o:connecttype="rect"/>
              </v:shapetype>
              <v:shape id="Metin Kutusu 2" o:spid="_x0000_s1026" type="#_x0000_t202" style="position:absolute;left:0;text-align:left;margin-left:2.9pt;margin-top:3.45pt;width:446.15pt;height:131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" fillcolor="white [3201]" strokeweight=".5pt">
                <v:textbox>
                  <w:txbxContent>
                    <w:p w:rsidR="003228F6" w:rsidRDefault="003228F6" w:rsidP="00783940">
                      <w:pPr>
                        <w:jc w:val="center"/>
                      </w:pPr>
                      <w:proofErr w:type="spellStart"/>
                      <w:r>
                        <w:t>Place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figure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here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:rsidR="00783940" w:rsidRPr="00807E5B" w:rsidRDefault="00783940" w:rsidP="00783940">
      <w:pPr>
        <w:pStyle w:val="ANMheading1"/>
        <w:numPr>
          <w:ilvl w:val="0"/>
          <w:numId w:val="0"/>
        </w:numPr>
        <w:jc w:val="both"/>
      </w:pPr>
    </w:p>
    <w:p w:rsidR="00783940" w:rsidRPr="00807E5B" w:rsidRDefault="00783940" w:rsidP="00783940">
      <w:pPr>
        <w:pStyle w:val="ANMheading1"/>
        <w:numPr>
          <w:ilvl w:val="0"/>
          <w:numId w:val="0"/>
        </w:numPr>
        <w:jc w:val="both"/>
        <w:rPr>
          <w:b w:val="0"/>
          <w:color w:val="00B0F0"/>
        </w:rPr>
      </w:pPr>
      <w:r w:rsidRPr="00807E5B">
        <w:t xml:space="preserve">Figure 1. </w:t>
      </w:r>
      <w:r w:rsidRPr="00807E5B">
        <w:rPr>
          <w:color w:val="00B0F0"/>
        </w:rPr>
        <w:t xml:space="preserve">[Times New Roman 12 bold] </w:t>
      </w:r>
      <w:r w:rsidRPr="00807E5B">
        <w:rPr>
          <w:b w:val="0"/>
        </w:rPr>
        <w:t>Figure title figure title</w:t>
      </w:r>
      <w:r w:rsidRPr="00807E5B">
        <w:t xml:space="preserve"> </w:t>
      </w:r>
      <w:r w:rsidRPr="00807E5B">
        <w:rPr>
          <w:b w:val="0"/>
          <w:color w:val="00B0F0"/>
        </w:rPr>
        <w:t>[Times New Roman 12].</w:t>
      </w:r>
      <w:r w:rsidR="00865219" w:rsidRPr="00807E5B">
        <w:rPr>
          <w:b w:val="0"/>
          <w:color w:val="00B0F0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Ffigürün</w:t>
      </w:r>
      <w:proofErr w:type="spellEnd"/>
      <w:r w:rsidR="00865219" w:rsidRPr="00807E5B">
        <w:rPr>
          <w:b w:val="0"/>
          <w:color w:val="00B0F0"/>
          <w:highlight w:val="yellow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kalitesi</w:t>
      </w:r>
      <w:proofErr w:type="spellEnd"/>
      <w:r w:rsidR="00865219" w:rsidRPr="00807E5B">
        <w:rPr>
          <w:b w:val="0"/>
          <w:color w:val="00B0F0"/>
          <w:highlight w:val="yellow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ile</w:t>
      </w:r>
      <w:proofErr w:type="spellEnd"/>
      <w:r w:rsidR="00865219" w:rsidRPr="00807E5B">
        <w:rPr>
          <w:b w:val="0"/>
          <w:color w:val="00B0F0"/>
          <w:highlight w:val="yellow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ilgili</w:t>
      </w:r>
      <w:proofErr w:type="spellEnd"/>
      <w:r w:rsidR="00865219" w:rsidRPr="00807E5B">
        <w:rPr>
          <w:b w:val="0"/>
          <w:color w:val="00B0F0"/>
          <w:highlight w:val="yellow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özellikleri</w:t>
      </w:r>
      <w:proofErr w:type="spellEnd"/>
      <w:r w:rsidR="00865219" w:rsidRPr="00807E5B">
        <w:rPr>
          <w:b w:val="0"/>
          <w:color w:val="00B0F0"/>
          <w:highlight w:val="yellow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burada</w:t>
      </w:r>
      <w:proofErr w:type="spellEnd"/>
      <w:r w:rsidR="00865219" w:rsidRPr="00807E5B">
        <w:rPr>
          <w:b w:val="0"/>
          <w:color w:val="00B0F0"/>
          <w:highlight w:val="yellow"/>
        </w:rPr>
        <w:t xml:space="preserve"> </w:t>
      </w:r>
      <w:proofErr w:type="spellStart"/>
      <w:r w:rsidR="00865219" w:rsidRPr="00807E5B">
        <w:rPr>
          <w:b w:val="0"/>
          <w:color w:val="00B0F0"/>
          <w:highlight w:val="yellow"/>
        </w:rPr>
        <w:t>vermeliyiz</w:t>
      </w:r>
      <w:proofErr w:type="spellEnd"/>
      <w:r w:rsidR="00865219" w:rsidRPr="00807E5B">
        <w:rPr>
          <w:b w:val="0"/>
          <w:color w:val="00B0F0"/>
          <w:highlight w:val="yellow"/>
        </w:rPr>
        <w:t>.</w:t>
      </w:r>
    </w:p>
    <w:p w:rsidR="00826F71" w:rsidRPr="00807E5B" w:rsidRDefault="00826F71" w:rsidP="00783940">
      <w:pPr>
        <w:pStyle w:val="ANMheading1"/>
        <w:numPr>
          <w:ilvl w:val="0"/>
          <w:numId w:val="0"/>
        </w:numPr>
        <w:jc w:val="both"/>
      </w:pPr>
    </w:p>
    <w:sectPr w:rsidR="00826F71" w:rsidRPr="00807E5B" w:rsidSect="00D74274">
      <w:footerReference w:type="default" r:id="rId14"/>
      <w:pgSz w:w="11906" w:h="16838" w:code="9"/>
      <w:pgMar w:top="1701" w:right="1701" w:bottom="1701" w:left="1701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454D4" w:rsidRDefault="004454D4" w:rsidP="00E358D7">
      <w:r>
        <w:separator/>
      </w:r>
    </w:p>
  </w:endnote>
  <w:endnote w:type="continuationSeparator" w:id="0">
    <w:p w:rsidR="004454D4" w:rsidRDefault="004454D4" w:rsidP="00E358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228F6" w:rsidRDefault="003228F6">
    <w:pPr>
      <w:pStyle w:val="Footer"/>
      <w:jc w:val="center"/>
    </w:pPr>
  </w:p>
  <w:p w:rsidR="003228F6" w:rsidRDefault="003228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454D4" w:rsidRDefault="004454D4" w:rsidP="00E358D7">
      <w:r>
        <w:separator/>
      </w:r>
    </w:p>
  </w:footnote>
  <w:footnote w:type="continuationSeparator" w:id="0">
    <w:p w:rsidR="004454D4" w:rsidRDefault="004454D4" w:rsidP="00E358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B63480"/>
    <w:multiLevelType w:val="hybridMultilevel"/>
    <w:tmpl w:val="AD8A35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FE1853"/>
    <w:multiLevelType w:val="multilevel"/>
    <w:tmpl w:val="D1B6CD2C"/>
    <w:lvl w:ilvl="0">
      <w:start w:val="1"/>
      <w:numFmt w:val="decimal"/>
      <w:pStyle w:val="ANMheading1"/>
      <w:lvlText w:val="%1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15F74C36"/>
    <w:multiLevelType w:val="multilevel"/>
    <w:tmpl w:val="8ABE1B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27AD61A5"/>
    <w:multiLevelType w:val="hybridMultilevel"/>
    <w:tmpl w:val="E11EF76E"/>
    <w:lvl w:ilvl="0" w:tplc="E7A4FDA8">
      <w:start w:val="2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AD7808"/>
    <w:multiLevelType w:val="multilevel"/>
    <w:tmpl w:val="7522F874"/>
    <w:lvl w:ilvl="0">
      <w:start w:val="2"/>
      <w:numFmt w:val="decimal"/>
      <w:isLgl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41094857"/>
    <w:multiLevelType w:val="hybridMultilevel"/>
    <w:tmpl w:val="5D10B8EC"/>
    <w:lvl w:ilvl="0" w:tplc="E7AE905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5C14E95"/>
    <w:multiLevelType w:val="multilevel"/>
    <w:tmpl w:val="437686BA"/>
    <w:lvl w:ilvl="0">
      <w:start w:val="1"/>
      <w:numFmt w:val="decimal"/>
      <w:pStyle w:val="ANMheading2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7" w15:restartNumberingAfterBreak="0">
    <w:nsid w:val="4F7E4E2A"/>
    <w:multiLevelType w:val="multilevel"/>
    <w:tmpl w:val="437686BA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5173711D"/>
    <w:multiLevelType w:val="multilevel"/>
    <w:tmpl w:val="893668F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A3082D"/>
    <w:multiLevelType w:val="hybridMultilevel"/>
    <w:tmpl w:val="2C4E15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9F553AF"/>
    <w:multiLevelType w:val="multilevel"/>
    <w:tmpl w:val="89F88EC6"/>
    <w:lvl w:ilvl="0">
      <w:start w:val="1"/>
      <w:numFmt w:val="decimal"/>
      <w:isLgl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C5F170E"/>
    <w:multiLevelType w:val="multilevel"/>
    <w:tmpl w:val="0C2A0D82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9"/>
  </w:num>
  <w:num w:numId="5">
    <w:abstractNumId w:val="1"/>
  </w:num>
  <w:num w:numId="6">
    <w:abstractNumId w:val="8"/>
  </w:num>
  <w:num w:numId="7">
    <w:abstractNumId w:val="6"/>
  </w:num>
  <w:num w:numId="8">
    <w:abstractNumId w:val="2"/>
  </w:num>
  <w:num w:numId="9">
    <w:abstractNumId w:val="11"/>
  </w:num>
  <w:num w:numId="10">
    <w:abstractNumId w:val="10"/>
  </w:num>
  <w:num w:numId="11">
    <w:abstractNumId w:val="4"/>
  </w:num>
  <w:num w:numId="1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stylePaneSortMethod w:val="00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c3NrewMDYyMDE1srRQ0lEKTi0uzszPAykwrAUAnNoVP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arm Techn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eses5eyed0wae25xr5rzf7tpxwp2pf5swp&quot;&gt;Journal of Pharmaceutical Technolog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C02F3F"/>
    <w:rsid w:val="000063D4"/>
    <w:rsid w:val="0000708B"/>
    <w:rsid w:val="00007DB1"/>
    <w:rsid w:val="00011294"/>
    <w:rsid w:val="000127BC"/>
    <w:rsid w:val="00021910"/>
    <w:rsid w:val="00060797"/>
    <w:rsid w:val="0007384E"/>
    <w:rsid w:val="00077174"/>
    <w:rsid w:val="00081656"/>
    <w:rsid w:val="00095B0E"/>
    <w:rsid w:val="000975AE"/>
    <w:rsid w:val="000A72F6"/>
    <w:rsid w:val="000C4E8D"/>
    <w:rsid w:val="000D0F51"/>
    <w:rsid w:val="000D4E4C"/>
    <w:rsid w:val="000D7DB3"/>
    <w:rsid w:val="000E13AF"/>
    <w:rsid w:val="000E25B6"/>
    <w:rsid w:val="000E32C8"/>
    <w:rsid w:val="000F2B1A"/>
    <w:rsid w:val="000F2CB4"/>
    <w:rsid w:val="000F5EB8"/>
    <w:rsid w:val="001019F5"/>
    <w:rsid w:val="00120303"/>
    <w:rsid w:val="00140441"/>
    <w:rsid w:val="00141B16"/>
    <w:rsid w:val="00150660"/>
    <w:rsid w:val="00151937"/>
    <w:rsid w:val="00155AC5"/>
    <w:rsid w:val="00173591"/>
    <w:rsid w:val="00175F2D"/>
    <w:rsid w:val="00176688"/>
    <w:rsid w:val="00181D97"/>
    <w:rsid w:val="00182676"/>
    <w:rsid w:val="00183F09"/>
    <w:rsid w:val="00184405"/>
    <w:rsid w:val="0018585C"/>
    <w:rsid w:val="00185EEF"/>
    <w:rsid w:val="001C24C0"/>
    <w:rsid w:val="001C4768"/>
    <w:rsid w:val="001D5EEA"/>
    <w:rsid w:val="001E7436"/>
    <w:rsid w:val="001F4C26"/>
    <w:rsid w:val="00210C0B"/>
    <w:rsid w:val="002111F0"/>
    <w:rsid w:val="00211BC4"/>
    <w:rsid w:val="00212A31"/>
    <w:rsid w:val="00217ACA"/>
    <w:rsid w:val="00217F5D"/>
    <w:rsid w:val="002248EE"/>
    <w:rsid w:val="00224F12"/>
    <w:rsid w:val="00231567"/>
    <w:rsid w:val="002409AF"/>
    <w:rsid w:val="00261229"/>
    <w:rsid w:val="00262DD8"/>
    <w:rsid w:val="0026739F"/>
    <w:rsid w:val="00270F9E"/>
    <w:rsid w:val="0027186D"/>
    <w:rsid w:val="00276AFC"/>
    <w:rsid w:val="00282992"/>
    <w:rsid w:val="002831DF"/>
    <w:rsid w:val="00286D10"/>
    <w:rsid w:val="002912E1"/>
    <w:rsid w:val="00294320"/>
    <w:rsid w:val="002A632B"/>
    <w:rsid w:val="002B19C9"/>
    <w:rsid w:val="002B748B"/>
    <w:rsid w:val="002C783F"/>
    <w:rsid w:val="002D41E9"/>
    <w:rsid w:val="002D6778"/>
    <w:rsid w:val="002E5A0D"/>
    <w:rsid w:val="002E79BC"/>
    <w:rsid w:val="002F56A8"/>
    <w:rsid w:val="0030214A"/>
    <w:rsid w:val="00304A2F"/>
    <w:rsid w:val="003128AF"/>
    <w:rsid w:val="003228F6"/>
    <w:rsid w:val="0032359F"/>
    <w:rsid w:val="0032757F"/>
    <w:rsid w:val="00336D95"/>
    <w:rsid w:val="0034086A"/>
    <w:rsid w:val="00356C54"/>
    <w:rsid w:val="003618DF"/>
    <w:rsid w:val="0036347F"/>
    <w:rsid w:val="003651AB"/>
    <w:rsid w:val="00382FA5"/>
    <w:rsid w:val="0038617F"/>
    <w:rsid w:val="00387FE9"/>
    <w:rsid w:val="00397A0A"/>
    <w:rsid w:val="003A5A37"/>
    <w:rsid w:val="003B454B"/>
    <w:rsid w:val="003C02A6"/>
    <w:rsid w:val="003C18F0"/>
    <w:rsid w:val="003C6E49"/>
    <w:rsid w:val="003C768F"/>
    <w:rsid w:val="003D2677"/>
    <w:rsid w:val="003D42A7"/>
    <w:rsid w:val="003E656F"/>
    <w:rsid w:val="003E66EC"/>
    <w:rsid w:val="003F2AB6"/>
    <w:rsid w:val="00407BF1"/>
    <w:rsid w:val="00414E60"/>
    <w:rsid w:val="004155A0"/>
    <w:rsid w:val="00421347"/>
    <w:rsid w:val="004227EA"/>
    <w:rsid w:val="0043516B"/>
    <w:rsid w:val="004371CD"/>
    <w:rsid w:val="00443B18"/>
    <w:rsid w:val="00444CE5"/>
    <w:rsid w:val="004454D4"/>
    <w:rsid w:val="004611C2"/>
    <w:rsid w:val="00465E0D"/>
    <w:rsid w:val="00466E38"/>
    <w:rsid w:val="0046765E"/>
    <w:rsid w:val="00472C05"/>
    <w:rsid w:val="004A0286"/>
    <w:rsid w:val="004A04D6"/>
    <w:rsid w:val="004A1E62"/>
    <w:rsid w:val="004B082D"/>
    <w:rsid w:val="004B6DCD"/>
    <w:rsid w:val="004D54CC"/>
    <w:rsid w:val="004E628F"/>
    <w:rsid w:val="004E6DBA"/>
    <w:rsid w:val="004F223A"/>
    <w:rsid w:val="004F394A"/>
    <w:rsid w:val="00505677"/>
    <w:rsid w:val="00505C26"/>
    <w:rsid w:val="0051341B"/>
    <w:rsid w:val="005141DE"/>
    <w:rsid w:val="0052710C"/>
    <w:rsid w:val="00543D27"/>
    <w:rsid w:val="005520C1"/>
    <w:rsid w:val="005624B5"/>
    <w:rsid w:val="00563642"/>
    <w:rsid w:val="00563C58"/>
    <w:rsid w:val="00570847"/>
    <w:rsid w:val="005755A8"/>
    <w:rsid w:val="005840F2"/>
    <w:rsid w:val="005A493F"/>
    <w:rsid w:val="005B3F32"/>
    <w:rsid w:val="005B5FFF"/>
    <w:rsid w:val="005C46D4"/>
    <w:rsid w:val="005C6518"/>
    <w:rsid w:val="005E6A36"/>
    <w:rsid w:val="005F0ACF"/>
    <w:rsid w:val="005F5E31"/>
    <w:rsid w:val="006106BA"/>
    <w:rsid w:val="00627D17"/>
    <w:rsid w:val="0064520D"/>
    <w:rsid w:val="006515A1"/>
    <w:rsid w:val="00652B2F"/>
    <w:rsid w:val="00663BC9"/>
    <w:rsid w:val="00663D86"/>
    <w:rsid w:val="00670C2B"/>
    <w:rsid w:val="00674094"/>
    <w:rsid w:val="006769CC"/>
    <w:rsid w:val="00677DEB"/>
    <w:rsid w:val="00697B32"/>
    <w:rsid w:val="006B14CD"/>
    <w:rsid w:val="006B1B26"/>
    <w:rsid w:val="006C55EC"/>
    <w:rsid w:val="006C5CF5"/>
    <w:rsid w:val="006E13D7"/>
    <w:rsid w:val="007114D4"/>
    <w:rsid w:val="0071230B"/>
    <w:rsid w:val="00713777"/>
    <w:rsid w:val="00713C7B"/>
    <w:rsid w:val="007215C6"/>
    <w:rsid w:val="00726630"/>
    <w:rsid w:val="00735B85"/>
    <w:rsid w:val="007472F6"/>
    <w:rsid w:val="007526C9"/>
    <w:rsid w:val="00755794"/>
    <w:rsid w:val="007612DF"/>
    <w:rsid w:val="007661A3"/>
    <w:rsid w:val="00771A2B"/>
    <w:rsid w:val="007772B7"/>
    <w:rsid w:val="00783940"/>
    <w:rsid w:val="00790D26"/>
    <w:rsid w:val="00797677"/>
    <w:rsid w:val="007B0270"/>
    <w:rsid w:val="007B46D6"/>
    <w:rsid w:val="007B4C85"/>
    <w:rsid w:val="007B5ADB"/>
    <w:rsid w:val="007C1EB3"/>
    <w:rsid w:val="007C48A4"/>
    <w:rsid w:val="007C4964"/>
    <w:rsid w:val="007D2F56"/>
    <w:rsid w:val="007D3C6E"/>
    <w:rsid w:val="007E6676"/>
    <w:rsid w:val="007F0FCB"/>
    <w:rsid w:val="00803DAA"/>
    <w:rsid w:val="00807E5B"/>
    <w:rsid w:val="0082204D"/>
    <w:rsid w:val="00826F71"/>
    <w:rsid w:val="00841701"/>
    <w:rsid w:val="00846C55"/>
    <w:rsid w:val="00853BA6"/>
    <w:rsid w:val="00854DFB"/>
    <w:rsid w:val="00855EBF"/>
    <w:rsid w:val="00857019"/>
    <w:rsid w:val="00857F76"/>
    <w:rsid w:val="008650FE"/>
    <w:rsid w:val="00865219"/>
    <w:rsid w:val="008821B0"/>
    <w:rsid w:val="0088237E"/>
    <w:rsid w:val="008872D2"/>
    <w:rsid w:val="00897B84"/>
    <w:rsid w:val="008A2C9A"/>
    <w:rsid w:val="008D5D38"/>
    <w:rsid w:val="008E73F1"/>
    <w:rsid w:val="008F0C04"/>
    <w:rsid w:val="008F359B"/>
    <w:rsid w:val="00901C0B"/>
    <w:rsid w:val="00904840"/>
    <w:rsid w:val="00911C87"/>
    <w:rsid w:val="00921C59"/>
    <w:rsid w:val="00922765"/>
    <w:rsid w:val="009256FB"/>
    <w:rsid w:val="009306D4"/>
    <w:rsid w:val="0093256A"/>
    <w:rsid w:val="009338C7"/>
    <w:rsid w:val="00935A63"/>
    <w:rsid w:val="00951B14"/>
    <w:rsid w:val="00973B80"/>
    <w:rsid w:val="00974E43"/>
    <w:rsid w:val="00984107"/>
    <w:rsid w:val="00986350"/>
    <w:rsid w:val="00993B06"/>
    <w:rsid w:val="009A5D0D"/>
    <w:rsid w:val="009C01C9"/>
    <w:rsid w:val="009C266E"/>
    <w:rsid w:val="009D353D"/>
    <w:rsid w:val="009E15DA"/>
    <w:rsid w:val="00A030C9"/>
    <w:rsid w:val="00A1510B"/>
    <w:rsid w:val="00A15736"/>
    <w:rsid w:val="00A31AD2"/>
    <w:rsid w:val="00A321E0"/>
    <w:rsid w:val="00A4196D"/>
    <w:rsid w:val="00A43A68"/>
    <w:rsid w:val="00A46ED7"/>
    <w:rsid w:val="00A51FC5"/>
    <w:rsid w:val="00A55565"/>
    <w:rsid w:val="00A603E6"/>
    <w:rsid w:val="00A6196D"/>
    <w:rsid w:val="00A61DC2"/>
    <w:rsid w:val="00A64F3A"/>
    <w:rsid w:val="00A76F1C"/>
    <w:rsid w:val="00A77689"/>
    <w:rsid w:val="00A93A76"/>
    <w:rsid w:val="00AA7F3A"/>
    <w:rsid w:val="00AB0677"/>
    <w:rsid w:val="00AB1155"/>
    <w:rsid w:val="00AB1692"/>
    <w:rsid w:val="00AB35C1"/>
    <w:rsid w:val="00AB6F60"/>
    <w:rsid w:val="00AC1492"/>
    <w:rsid w:val="00AD41FE"/>
    <w:rsid w:val="00AD5D76"/>
    <w:rsid w:val="00AD6C29"/>
    <w:rsid w:val="00AF2D41"/>
    <w:rsid w:val="00B140A7"/>
    <w:rsid w:val="00B17936"/>
    <w:rsid w:val="00B22524"/>
    <w:rsid w:val="00B22936"/>
    <w:rsid w:val="00B252CD"/>
    <w:rsid w:val="00B46026"/>
    <w:rsid w:val="00B47FA3"/>
    <w:rsid w:val="00B524A9"/>
    <w:rsid w:val="00B6027B"/>
    <w:rsid w:val="00B7411C"/>
    <w:rsid w:val="00B90420"/>
    <w:rsid w:val="00B93412"/>
    <w:rsid w:val="00B937E1"/>
    <w:rsid w:val="00B94379"/>
    <w:rsid w:val="00B9737F"/>
    <w:rsid w:val="00BA20F1"/>
    <w:rsid w:val="00BA5AAC"/>
    <w:rsid w:val="00BA5FB6"/>
    <w:rsid w:val="00BB07C0"/>
    <w:rsid w:val="00BB67A9"/>
    <w:rsid w:val="00BC0B66"/>
    <w:rsid w:val="00BC123B"/>
    <w:rsid w:val="00BC55B7"/>
    <w:rsid w:val="00BD59E0"/>
    <w:rsid w:val="00BD7C9D"/>
    <w:rsid w:val="00BE326B"/>
    <w:rsid w:val="00BE3727"/>
    <w:rsid w:val="00BE7B72"/>
    <w:rsid w:val="00C02F3F"/>
    <w:rsid w:val="00C10CB1"/>
    <w:rsid w:val="00C152B7"/>
    <w:rsid w:val="00C33134"/>
    <w:rsid w:val="00C36CAD"/>
    <w:rsid w:val="00C4019C"/>
    <w:rsid w:val="00C404B1"/>
    <w:rsid w:val="00C42712"/>
    <w:rsid w:val="00C47539"/>
    <w:rsid w:val="00C528E5"/>
    <w:rsid w:val="00C539DF"/>
    <w:rsid w:val="00C53C51"/>
    <w:rsid w:val="00C64A68"/>
    <w:rsid w:val="00C66CA7"/>
    <w:rsid w:val="00C73D30"/>
    <w:rsid w:val="00C76C48"/>
    <w:rsid w:val="00C80DC0"/>
    <w:rsid w:val="00C85D57"/>
    <w:rsid w:val="00C86797"/>
    <w:rsid w:val="00C9159A"/>
    <w:rsid w:val="00C91A14"/>
    <w:rsid w:val="00CA283C"/>
    <w:rsid w:val="00CA7476"/>
    <w:rsid w:val="00CB517C"/>
    <w:rsid w:val="00CC1DF9"/>
    <w:rsid w:val="00CC2607"/>
    <w:rsid w:val="00CD2324"/>
    <w:rsid w:val="00CE01AB"/>
    <w:rsid w:val="00CE29EF"/>
    <w:rsid w:val="00CE3595"/>
    <w:rsid w:val="00CE36A5"/>
    <w:rsid w:val="00CE428D"/>
    <w:rsid w:val="00CF4828"/>
    <w:rsid w:val="00CF7222"/>
    <w:rsid w:val="00D03744"/>
    <w:rsid w:val="00D12E78"/>
    <w:rsid w:val="00D31781"/>
    <w:rsid w:val="00D36F96"/>
    <w:rsid w:val="00D4515C"/>
    <w:rsid w:val="00D47FAE"/>
    <w:rsid w:val="00D50F53"/>
    <w:rsid w:val="00D5348E"/>
    <w:rsid w:val="00D604AD"/>
    <w:rsid w:val="00D60B70"/>
    <w:rsid w:val="00D612C7"/>
    <w:rsid w:val="00D67752"/>
    <w:rsid w:val="00D739DE"/>
    <w:rsid w:val="00D74274"/>
    <w:rsid w:val="00D83EE3"/>
    <w:rsid w:val="00DA0E6B"/>
    <w:rsid w:val="00DA1960"/>
    <w:rsid w:val="00DA415F"/>
    <w:rsid w:val="00DB6D1F"/>
    <w:rsid w:val="00DC1062"/>
    <w:rsid w:val="00DD0FE0"/>
    <w:rsid w:val="00DD3983"/>
    <w:rsid w:val="00DD41E5"/>
    <w:rsid w:val="00DE1F08"/>
    <w:rsid w:val="00DF0682"/>
    <w:rsid w:val="00DF7698"/>
    <w:rsid w:val="00E16EDF"/>
    <w:rsid w:val="00E207E6"/>
    <w:rsid w:val="00E24C6F"/>
    <w:rsid w:val="00E253CA"/>
    <w:rsid w:val="00E26798"/>
    <w:rsid w:val="00E3006F"/>
    <w:rsid w:val="00E358D7"/>
    <w:rsid w:val="00E42B62"/>
    <w:rsid w:val="00E466CC"/>
    <w:rsid w:val="00E4715E"/>
    <w:rsid w:val="00E51EEB"/>
    <w:rsid w:val="00E55D93"/>
    <w:rsid w:val="00E5667D"/>
    <w:rsid w:val="00E600D9"/>
    <w:rsid w:val="00E64752"/>
    <w:rsid w:val="00E64B13"/>
    <w:rsid w:val="00E73AE3"/>
    <w:rsid w:val="00E853B3"/>
    <w:rsid w:val="00E90090"/>
    <w:rsid w:val="00E93B8F"/>
    <w:rsid w:val="00E95BE1"/>
    <w:rsid w:val="00EB0C08"/>
    <w:rsid w:val="00EB33F3"/>
    <w:rsid w:val="00EB4779"/>
    <w:rsid w:val="00EB7771"/>
    <w:rsid w:val="00EC33CC"/>
    <w:rsid w:val="00EC556D"/>
    <w:rsid w:val="00EF033C"/>
    <w:rsid w:val="00F139E3"/>
    <w:rsid w:val="00F1466E"/>
    <w:rsid w:val="00F25997"/>
    <w:rsid w:val="00F318BA"/>
    <w:rsid w:val="00F36491"/>
    <w:rsid w:val="00F40E8D"/>
    <w:rsid w:val="00F412F6"/>
    <w:rsid w:val="00F53422"/>
    <w:rsid w:val="00F662A7"/>
    <w:rsid w:val="00F70915"/>
    <w:rsid w:val="00F72115"/>
    <w:rsid w:val="00F820DC"/>
    <w:rsid w:val="00F8370E"/>
    <w:rsid w:val="00F83D9B"/>
    <w:rsid w:val="00FA1472"/>
    <w:rsid w:val="00FB77B3"/>
    <w:rsid w:val="00FD10A5"/>
    <w:rsid w:val="00FE0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6A64491D"/>
  <w15:chartTrackingRefBased/>
  <w15:docId w15:val="{43789A37-D84D-446C-AAAE-3648C8DBB1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/>
    <w:lsdException w:name="heading 1" w:locked="1" w:uiPriority="0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B22936"/>
    <w:pPr>
      <w:overflowPunct w:val="0"/>
      <w:autoSpaceDE w:val="0"/>
      <w:autoSpaceDN w:val="0"/>
      <w:adjustRightInd w:val="0"/>
      <w:spacing w:line="480" w:lineRule="auto"/>
      <w:jc w:val="both"/>
      <w:textAlignment w:val="baseline"/>
    </w:pPr>
    <w:rPr>
      <w:sz w:val="24"/>
      <w:szCs w:val="24"/>
      <w:lang w:val="nl-NL" w:eastAsia="nl-NL"/>
    </w:rPr>
  </w:style>
  <w:style w:type="paragraph" w:styleId="Heading2">
    <w:name w:val="heading 2"/>
    <w:basedOn w:val="Normal"/>
    <w:next w:val="Normal"/>
    <w:link w:val="Heading2Char"/>
    <w:semiHidden/>
    <w:unhideWhenUsed/>
    <w:qFormat/>
    <w:locked/>
    <w:rsid w:val="00B22936"/>
    <w:pPr>
      <w:keepNext/>
      <w:keepLines/>
      <w:numPr>
        <w:ilvl w:val="1"/>
        <w:numId w:val="7"/>
      </w:numPr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semiHidden/>
    <w:unhideWhenUsed/>
    <w:qFormat/>
    <w:locked/>
    <w:rsid w:val="00B22936"/>
    <w:pPr>
      <w:keepNext/>
      <w:keepLines/>
      <w:numPr>
        <w:ilvl w:val="2"/>
        <w:numId w:val="7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semiHidden/>
    <w:unhideWhenUsed/>
    <w:qFormat/>
    <w:locked/>
    <w:rsid w:val="00B22936"/>
    <w:pPr>
      <w:keepNext/>
      <w:keepLines/>
      <w:numPr>
        <w:ilvl w:val="3"/>
        <w:numId w:val="7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semiHidden/>
    <w:unhideWhenUsed/>
    <w:qFormat/>
    <w:locked/>
    <w:rsid w:val="00B22936"/>
    <w:pPr>
      <w:keepNext/>
      <w:keepLines/>
      <w:numPr>
        <w:ilvl w:val="4"/>
        <w:numId w:val="7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locked/>
    <w:rsid w:val="00B22936"/>
    <w:pPr>
      <w:keepNext/>
      <w:keepLines/>
      <w:numPr>
        <w:ilvl w:val="5"/>
        <w:numId w:val="7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locked/>
    <w:rsid w:val="00B22936"/>
    <w:pPr>
      <w:keepNext/>
      <w:keepLines/>
      <w:numPr>
        <w:ilvl w:val="6"/>
        <w:numId w:val="7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semiHidden/>
    <w:unhideWhenUsed/>
    <w:qFormat/>
    <w:locked/>
    <w:rsid w:val="00B22936"/>
    <w:pPr>
      <w:keepNext/>
      <w:keepLines/>
      <w:numPr>
        <w:ilvl w:val="7"/>
        <w:numId w:val="7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locked/>
    <w:rsid w:val="00B22936"/>
    <w:pPr>
      <w:keepNext/>
      <w:keepLines/>
      <w:numPr>
        <w:ilvl w:val="8"/>
        <w:numId w:val="7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NMapapertitle">
    <w:name w:val="ANM a paper title"/>
    <w:next w:val="ANMauthorname"/>
    <w:link w:val="ANMapapertitleCar"/>
    <w:uiPriority w:val="99"/>
    <w:qFormat/>
    <w:rsid w:val="003618DF"/>
    <w:pPr>
      <w:spacing w:line="480" w:lineRule="auto"/>
    </w:pPr>
    <w:rPr>
      <w:b/>
      <w:sz w:val="24"/>
      <w:szCs w:val="24"/>
      <w:lang w:eastAsia="fr-FR"/>
    </w:rPr>
  </w:style>
  <w:style w:type="paragraph" w:customStyle="1" w:styleId="ANMauthorname">
    <w:name w:val="ANM author name"/>
    <w:uiPriority w:val="99"/>
    <w:qFormat/>
    <w:rsid w:val="00D67752"/>
    <w:pPr>
      <w:spacing w:line="480" w:lineRule="auto"/>
    </w:pPr>
    <w:rPr>
      <w:rFonts w:ascii="Arial" w:hAnsi="Arial"/>
      <w:sz w:val="24"/>
      <w:szCs w:val="24"/>
      <w:lang w:eastAsia="fr-FR"/>
    </w:rPr>
  </w:style>
  <w:style w:type="character" w:customStyle="1" w:styleId="ANMheading3Car">
    <w:name w:val="ANM heading 3 Car"/>
    <w:link w:val="ANMheading3"/>
    <w:uiPriority w:val="99"/>
    <w:locked/>
    <w:rsid w:val="006B1B26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maintext">
    <w:name w:val="ANM main text"/>
    <w:link w:val="ANMmaintextCarCar"/>
    <w:uiPriority w:val="99"/>
    <w:qFormat/>
    <w:rsid w:val="00973B80"/>
    <w:pPr>
      <w:spacing w:line="480" w:lineRule="auto"/>
    </w:pPr>
    <w:rPr>
      <w:rFonts w:ascii="Arial" w:hAnsi="Arial"/>
      <w:sz w:val="24"/>
      <w:szCs w:val="24"/>
      <w:lang w:eastAsia="fr-FR"/>
    </w:rPr>
  </w:style>
  <w:style w:type="character" w:customStyle="1" w:styleId="ANMmaintextCarCar">
    <w:name w:val="ANM main text Car Car"/>
    <w:link w:val="ANMmaintext"/>
    <w:uiPriority w:val="99"/>
    <w:locked/>
    <w:rsid w:val="00973B80"/>
    <w:rPr>
      <w:rFonts w:ascii="Arial" w:hAnsi="Arial"/>
      <w:sz w:val="24"/>
      <w:szCs w:val="24"/>
      <w:lang w:val="en-GB" w:eastAsia="fr-FR" w:bidi="ar-SA"/>
    </w:rPr>
  </w:style>
  <w:style w:type="paragraph" w:customStyle="1" w:styleId="ANMauthorsaddress">
    <w:name w:val="ANM authors address"/>
    <w:next w:val="ANMsuperscript"/>
    <w:link w:val="ANMauthorsaddressCarCar"/>
    <w:uiPriority w:val="99"/>
    <w:qFormat/>
    <w:rsid w:val="00D67752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authorsaddressCarCar">
    <w:name w:val="ANM authors address Car Car"/>
    <w:link w:val="ANMauthorsaddress"/>
    <w:uiPriority w:val="99"/>
    <w:locked/>
    <w:rsid w:val="00D67752"/>
    <w:rPr>
      <w:rFonts w:ascii="Arial" w:hAnsi="Arial"/>
      <w:i/>
      <w:sz w:val="24"/>
      <w:szCs w:val="24"/>
      <w:lang w:val="en-GB" w:eastAsia="fr-FR" w:bidi="ar-SA"/>
    </w:rPr>
  </w:style>
  <w:style w:type="paragraph" w:customStyle="1" w:styleId="ANMheading1">
    <w:name w:val="ANM heading 1"/>
    <w:next w:val="ANMmaintext"/>
    <w:link w:val="ANMheading1Char"/>
    <w:uiPriority w:val="99"/>
    <w:qFormat/>
    <w:rsid w:val="0071230B"/>
    <w:pPr>
      <w:numPr>
        <w:numId w:val="5"/>
      </w:numPr>
      <w:spacing w:line="480" w:lineRule="auto"/>
    </w:pPr>
    <w:rPr>
      <w:b/>
      <w:sz w:val="24"/>
      <w:szCs w:val="24"/>
      <w:lang w:eastAsia="fr-FR"/>
    </w:rPr>
  </w:style>
  <w:style w:type="character" w:customStyle="1" w:styleId="ANMheading1Char">
    <w:name w:val="ANM heading 1 Char"/>
    <w:link w:val="ANMheading1"/>
    <w:uiPriority w:val="99"/>
    <w:locked/>
    <w:rsid w:val="00B22936"/>
    <w:rPr>
      <w:b/>
      <w:sz w:val="24"/>
      <w:szCs w:val="24"/>
      <w:lang w:eastAsia="fr-FR"/>
    </w:rPr>
  </w:style>
  <w:style w:type="character" w:styleId="LineNumber">
    <w:name w:val="line number"/>
    <w:uiPriority w:val="99"/>
    <w:rsid w:val="0007384E"/>
    <w:rPr>
      <w:rFonts w:cs="Times New Roman"/>
    </w:rPr>
  </w:style>
  <w:style w:type="paragraph" w:customStyle="1" w:styleId="ANMheading2">
    <w:name w:val="ANM heading 2"/>
    <w:next w:val="ANMmaintext"/>
    <w:uiPriority w:val="99"/>
    <w:qFormat/>
    <w:rsid w:val="00B22936"/>
    <w:pPr>
      <w:numPr>
        <w:numId w:val="7"/>
      </w:numPr>
      <w:spacing w:line="480" w:lineRule="auto"/>
    </w:pPr>
    <w:rPr>
      <w:b/>
      <w:sz w:val="24"/>
      <w:szCs w:val="24"/>
      <w:lang w:eastAsia="fr-FR"/>
    </w:rPr>
  </w:style>
  <w:style w:type="character" w:customStyle="1" w:styleId="ANMapapertitleCar">
    <w:name w:val="ANM a paper title Car"/>
    <w:link w:val="ANMapapertitle"/>
    <w:uiPriority w:val="99"/>
    <w:locked/>
    <w:rsid w:val="003618DF"/>
    <w:rPr>
      <w:b/>
      <w:sz w:val="24"/>
      <w:szCs w:val="24"/>
      <w:lang w:eastAsia="fr-FR"/>
    </w:rPr>
  </w:style>
  <w:style w:type="paragraph" w:customStyle="1" w:styleId="ANMsuperscript">
    <w:name w:val="ANM superscript"/>
    <w:next w:val="ANMmaintext"/>
    <w:link w:val="ANMsuperscriptCar"/>
    <w:uiPriority w:val="99"/>
    <w:qFormat/>
    <w:rsid w:val="00E73AE3"/>
    <w:pPr>
      <w:spacing w:line="480" w:lineRule="auto"/>
    </w:pPr>
    <w:rPr>
      <w:rFonts w:ascii="Arial" w:hAnsi="Arial"/>
      <w:sz w:val="24"/>
      <w:szCs w:val="24"/>
      <w:vertAlign w:val="superscript"/>
      <w:lang w:eastAsia="fr-FR"/>
    </w:rPr>
  </w:style>
  <w:style w:type="paragraph" w:customStyle="1" w:styleId="ANMheading3">
    <w:name w:val="ANM heading 3"/>
    <w:next w:val="ANMmaintext"/>
    <w:link w:val="ANMheading3Car"/>
    <w:uiPriority w:val="99"/>
    <w:qFormat/>
    <w:rsid w:val="006B1B26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character" w:customStyle="1" w:styleId="ANMsuperscriptCar">
    <w:name w:val="ANM superscript Car"/>
    <w:link w:val="ANMsuperscript"/>
    <w:uiPriority w:val="99"/>
    <w:locked/>
    <w:rsid w:val="00E73AE3"/>
    <w:rPr>
      <w:rFonts w:ascii="Arial" w:hAnsi="Arial"/>
      <w:sz w:val="24"/>
      <w:szCs w:val="24"/>
      <w:vertAlign w:val="superscript"/>
      <w:lang w:val="en-GB" w:eastAsia="fr-FR" w:bidi="ar-SA"/>
    </w:rPr>
  </w:style>
  <w:style w:type="character" w:styleId="CommentReference">
    <w:name w:val="annotation reference"/>
    <w:uiPriority w:val="99"/>
    <w:semiHidden/>
    <w:rsid w:val="00713777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13777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locked/>
    <w:rsid w:val="009256FB"/>
    <w:rPr>
      <w:rFonts w:ascii="Arial" w:hAnsi="Arial" w:cs="Times New Roman"/>
      <w:sz w:val="20"/>
      <w:szCs w:val="20"/>
      <w:lang w:val="nl-NL"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13777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9256FB"/>
    <w:rPr>
      <w:rFonts w:ascii="Arial" w:hAnsi="Arial" w:cs="Times New Roman"/>
      <w:b/>
      <w:bCs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rsid w:val="008F0C04"/>
    <w:rPr>
      <w:sz w:val="18"/>
      <w:szCs w:val="20"/>
    </w:rPr>
  </w:style>
  <w:style w:type="character" w:customStyle="1" w:styleId="BalloonTextChar">
    <w:name w:val="Balloon Text Char"/>
    <w:link w:val="BalloonText"/>
    <w:uiPriority w:val="99"/>
    <w:semiHidden/>
    <w:locked/>
    <w:rsid w:val="00176688"/>
    <w:rPr>
      <w:rFonts w:ascii="Arial" w:hAnsi="Arial"/>
      <w:sz w:val="18"/>
      <w:lang w:val="nl-NL" w:eastAsia="nl-NL"/>
    </w:rPr>
  </w:style>
  <w:style w:type="table" w:styleId="TableGrid">
    <w:name w:val="Table Grid"/>
    <w:basedOn w:val="TableNormal"/>
    <w:uiPriority w:val="99"/>
    <w:rsid w:val="00E93B8F"/>
    <w:pPr>
      <w:overflowPunct w:val="0"/>
      <w:autoSpaceDE w:val="0"/>
      <w:autoSpaceDN w:val="0"/>
      <w:adjustRightInd w:val="0"/>
      <w:textAlignment w:val="baseline"/>
    </w:pPr>
    <w:rPr>
      <w:rFonts w:ascii="Arial" w:hAnsi="Arial"/>
    </w:rPr>
    <w:tblPr>
      <w:tblBorders>
        <w:top w:val="single" w:sz="4" w:space="0" w:color="auto"/>
        <w:bottom w:val="single" w:sz="4" w:space="0" w:color="auto"/>
      </w:tblBorders>
    </w:tblPr>
  </w:style>
  <w:style w:type="paragraph" w:customStyle="1" w:styleId="ANMTabtitle">
    <w:name w:val="ANM Tab title"/>
    <w:next w:val="ANMmaintext"/>
    <w:qFormat/>
    <w:rsid w:val="007D3C6E"/>
    <w:pPr>
      <w:spacing w:line="480" w:lineRule="auto"/>
    </w:pPr>
    <w:rPr>
      <w:rFonts w:ascii="Arial" w:hAnsi="Arial"/>
      <w:i/>
      <w:sz w:val="24"/>
      <w:szCs w:val="24"/>
      <w:lang w:eastAsia="fr-FR"/>
    </w:rPr>
  </w:style>
  <w:style w:type="table" w:customStyle="1" w:styleId="ANMTableGrid">
    <w:name w:val="ANM Table Grid"/>
    <w:basedOn w:val="TableGrid"/>
    <w:uiPriority w:val="99"/>
    <w:rsid w:val="007D3C6E"/>
    <w:tblPr/>
    <w:tcPr>
      <w:vAlign w:val="center"/>
    </w:tcPr>
  </w:style>
  <w:style w:type="table" w:customStyle="1" w:styleId="ANMTablegrid0">
    <w:name w:val="ANM Table grid"/>
    <w:basedOn w:val="TableGrid"/>
    <w:uiPriority w:val="99"/>
    <w:rsid w:val="00A31AD2"/>
    <w:tblPr/>
    <w:tblStylePr w:type="firstRow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NMTabSpanner">
    <w:name w:val="ANM Tab Spanner"/>
    <w:next w:val="ANMTabcolumnheading"/>
    <w:rsid w:val="00397A0A"/>
    <w:pPr>
      <w:pBdr>
        <w:bottom w:val="single" w:sz="4" w:space="1" w:color="auto"/>
      </w:pBd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4"/>
      <w:lang w:eastAsia="fr-FR"/>
    </w:rPr>
  </w:style>
  <w:style w:type="paragraph" w:customStyle="1" w:styleId="ANMTabcolumnheading">
    <w:name w:val="ANM Tab column heading"/>
    <w:rsid w:val="00397A0A"/>
    <w:pPr>
      <w:overflowPunct w:val="0"/>
      <w:autoSpaceDE w:val="0"/>
      <w:autoSpaceDN w:val="0"/>
      <w:adjustRightInd w:val="0"/>
      <w:spacing w:line="360" w:lineRule="auto"/>
      <w:jc w:val="center"/>
      <w:textAlignment w:val="baseline"/>
    </w:pPr>
    <w:rPr>
      <w:rFonts w:ascii="Arial" w:hAnsi="Arial"/>
      <w:sz w:val="22"/>
      <w:szCs w:val="22"/>
      <w:lang w:eastAsia="fr-FR"/>
    </w:rPr>
  </w:style>
  <w:style w:type="table" w:customStyle="1" w:styleId="ANMTabStubheading">
    <w:name w:val="ANM Tab Stub heading"/>
    <w:basedOn w:val="TableGrid"/>
    <w:uiPriority w:val="99"/>
    <w:rsid w:val="00627D17"/>
    <w:tblPr/>
    <w:tcPr>
      <w:vAlign w:val="bottom"/>
    </w:tcPr>
  </w:style>
  <w:style w:type="paragraph" w:customStyle="1" w:styleId="ANMTabstubheading0">
    <w:name w:val="ANM Tab stub heading"/>
    <w:next w:val="ANMmaintext"/>
    <w:rsid w:val="00397A0A"/>
    <w:pPr>
      <w:spacing w:line="360" w:lineRule="auto"/>
    </w:pPr>
    <w:rPr>
      <w:rFonts w:ascii="Arial" w:hAnsi="Arial"/>
      <w:sz w:val="22"/>
      <w:szCs w:val="22"/>
      <w:lang w:eastAsia="fr-FR"/>
    </w:rPr>
  </w:style>
  <w:style w:type="paragraph" w:customStyle="1" w:styleId="ANMTabrowheading">
    <w:name w:val="ANM Tab row heading"/>
    <w:rsid w:val="00397A0A"/>
    <w:pPr>
      <w:spacing w:line="360" w:lineRule="auto"/>
    </w:pPr>
    <w:rPr>
      <w:rFonts w:ascii="Arial" w:hAnsi="Arial"/>
      <w:sz w:val="22"/>
      <w:szCs w:val="22"/>
      <w:lang w:eastAsia="fr-FR"/>
    </w:rPr>
  </w:style>
  <w:style w:type="paragraph" w:customStyle="1" w:styleId="ANMTabrowsubheading">
    <w:name w:val="ANM Tab row subheading"/>
    <w:next w:val="ANMTabrowheading"/>
    <w:rsid w:val="00397A0A"/>
    <w:pPr>
      <w:spacing w:line="360" w:lineRule="auto"/>
      <w:ind w:firstLine="142"/>
    </w:pPr>
    <w:rPr>
      <w:rFonts w:ascii="Arial" w:hAnsi="Arial"/>
      <w:sz w:val="22"/>
      <w:szCs w:val="22"/>
      <w:lang w:eastAsia="fr-FR"/>
    </w:rPr>
  </w:style>
  <w:style w:type="paragraph" w:customStyle="1" w:styleId="ANMTabrowsub-subheading">
    <w:name w:val="ANM Tab row sub-subheading"/>
    <w:next w:val="ANMTabrowheading"/>
    <w:rsid w:val="00397A0A"/>
    <w:pPr>
      <w:spacing w:line="360" w:lineRule="auto"/>
      <w:ind w:firstLine="284"/>
    </w:pPr>
    <w:rPr>
      <w:rFonts w:ascii="Arial" w:hAnsi="Arial"/>
      <w:sz w:val="22"/>
      <w:szCs w:val="22"/>
      <w:lang w:eastAsia="fr-FR"/>
    </w:rPr>
  </w:style>
  <w:style w:type="paragraph" w:customStyle="1" w:styleId="ANMTabFootnote">
    <w:name w:val="ANM Tab Footnote"/>
    <w:rsid w:val="00E3006F"/>
    <w:pPr>
      <w:spacing w:line="360" w:lineRule="auto"/>
    </w:pPr>
    <w:rPr>
      <w:rFonts w:ascii="Arial" w:hAnsi="Arial"/>
      <w:szCs w:val="24"/>
      <w:lang w:eastAsia="fr-FR"/>
    </w:rPr>
  </w:style>
  <w:style w:type="paragraph" w:customStyle="1" w:styleId="ANMReferences">
    <w:name w:val="ANM References"/>
    <w:basedOn w:val="ANMmaintext"/>
    <w:qFormat/>
    <w:rsid w:val="00397A0A"/>
    <w:pPr>
      <w:ind w:left="567" w:hanging="567"/>
    </w:pPr>
    <w:rPr>
      <w:sz w:val="22"/>
    </w:rPr>
  </w:style>
  <w:style w:type="paragraph" w:customStyle="1" w:styleId="Default">
    <w:name w:val="Default"/>
    <w:rsid w:val="00176688"/>
    <w:pPr>
      <w:autoSpaceDE w:val="0"/>
      <w:autoSpaceDN w:val="0"/>
      <w:adjustRightInd w:val="0"/>
    </w:pPr>
    <w:rPr>
      <w:rFonts w:ascii="Arial" w:eastAsia="Calibri" w:hAnsi="Arial"/>
      <w:color w:val="000000"/>
      <w:sz w:val="24"/>
      <w:szCs w:val="24"/>
      <w:lang w:eastAsia="en-US"/>
    </w:rPr>
  </w:style>
  <w:style w:type="character" w:customStyle="1" w:styleId="st">
    <w:name w:val="st"/>
    <w:basedOn w:val="DefaultParagraphFont"/>
    <w:semiHidden/>
    <w:rsid w:val="00B46026"/>
  </w:style>
  <w:style w:type="character" w:styleId="Emphasis">
    <w:name w:val="Emphasis"/>
    <w:uiPriority w:val="20"/>
    <w:qFormat/>
    <w:locked/>
    <w:rsid w:val="00B46026"/>
    <w:rPr>
      <w:i/>
      <w:iCs/>
    </w:rPr>
  </w:style>
  <w:style w:type="character" w:styleId="Hyperlink">
    <w:name w:val="Hyperlink"/>
    <w:uiPriority w:val="99"/>
    <w:unhideWhenUsed/>
    <w:rsid w:val="00B46026"/>
    <w:rPr>
      <w:color w:val="0000FF"/>
      <w:u w:val="single"/>
    </w:rPr>
  </w:style>
  <w:style w:type="paragraph" w:styleId="NoSpacing">
    <w:name w:val="No Spacing"/>
    <w:uiPriority w:val="1"/>
    <w:qFormat/>
    <w:rsid w:val="00B46026"/>
    <w:rPr>
      <w:rFonts w:ascii="Calibri" w:eastAsia="Calibri" w:hAnsi="Calibri"/>
      <w:sz w:val="22"/>
      <w:szCs w:val="22"/>
      <w:lang w:eastAsia="en-US"/>
    </w:rPr>
  </w:style>
  <w:style w:type="character" w:customStyle="1" w:styleId="sa8294f4d">
    <w:name w:val="s_a8294f4d"/>
    <w:basedOn w:val="DefaultParagraphFont"/>
    <w:semiHidden/>
    <w:rsid w:val="00B46026"/>
  </w:style>
  <w:style w:type="paragraph" w:styleId="Header">
    <w:name w:val="header"/>
    <w:basedOn w:val="Normal"/>
    <w:link w:val="HeaderCh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E358D7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E358D7"/>
    <w:rPr>
      <w:rFonts w:ascii="Arial" w:hAnsi="Arial"/>
      <w:sz w:val="24"/>
      <w:szCs w:val="24"/>
      <w:lang w:val="nl-NL" w:eastAsia="nl-NL"/>
    </w:rPr>
  </w:style>
  <w:style w:type="paragraph" w:styleId="ListParagraph">
    <w:name w:val="List Paragraph"/>
    <w:basedOn w:val="Normal"/>
    <w:uiPriority w:val="34"/>
    <w:rsid w:val="00211BC4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EC33C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overflowPunct/>
      <w:autoSpaceDE/>
      <w:autoSpaceDN/>
      <w:adjustRightInd/>
      <w:textAlignment w:val="auto"/>
    </w:pPr>
    <w:rPr>
      <w:rFonts w:ascii="Courier New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C33CC"/>
    <w:rPr>
      <w:rFonts w:ascii="Courier New" w:hAnsi="Courier New" w:cs="Courier New"/>
      <w:lang w:val="en-US" w:eastAsia="en-US"/>
    </w:rPr>
  </w:style>
  <w:style w:type="paragraph" w:styleId="Revision">
    <w:name w:val="Revision"/>
    <w:hidden/>
    <w:uiPriority w:val="99"/>
    <w:semiHidden/>
    <w:rsid w:val="00C76C48"/>
    <w:rPr>
      <w:rFonts w:ascii="Arial" w:hAnsi="Arial"/>
      <w:sz w:val="24"/>
      <w:szCs w:val="24"/>
      <w:lang w:val="nl-NL" w:eastAsia="nl-NL"/>
    </w:rPr>
  </w:style>
  <w:style w:type="paragraph" w:customStyle="1" w:styleId="Abstract">
    <w:name w:val="Abstract"/>
    <w:basedOn w:val="ANMheading1"/>
    <w:autoRedefine/>
    <w:qFormat/>
    <w:rsid w:val="0071230B"/>
    <w:pPr>
      <w:numPr>
        <w:numId w:val="0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B90420"/>
    <w:pPr>
      <w:jc w:val="center"/>
    </w:pPr>
  </w:style>
  <w:style w:type="character" w:customStyle="1" w:styleId="Heading2Char">
    <w:name w:val="Heading 2 Char"/>
    <w:basedOn w:val="DefaultParagraphFont"/>
    <w:link w:val="Heading2"/>
    <w:semiHidden/>
    <w:rsid w:val="00B2293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nl-NL" w:eastAsia="nl-NL"/>
    </w:rPr>
  </w:style>
  <w:style w:type="character" w:customStyle="1" w:styleId="Heading3Char">
    <w:name w:val="Heading 3 Char"/>
    <w:basedOn w:val="DefaultParagraphFont"/>
    <w:link w:val="Heading3"/>
    <w:semiHidden/>
    <w:rsid w:val="00B2293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nl-NL" w:eastAsia="nl-NL"/>
    </w:rPr>
  </w:style>
  <w:style w:type="character" w:customStyle="1" w:styleId="Heading4Char">
    <w:name w:val="Heading 4 Char"/>
    <w:basedOn w:val="DefaultParagraphFont"/>
    <w:link w:val="Heading4"/>
    <w:semiHidden/>
    <w:rsid w:val="00B22936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nl-NL" w:eastAsia="nl-NL"/>
    </w:rPr>
  </w:style>
  <w:style w:type="character" w:customStyle="1" w:styleId="Heading5Char">
    <w:name w:val="Heading 5 Char"/>
    <w:basedOn w:val="DefaultParagraphFont"/>
    <w:link w:val="Heading5"/>
    <w:semiHidden/>
    <w:rsid w:val="00B22936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nl-NL" w:eastAsia="nl-NL"/>
    </w:rPr>
  </w:style>
  <w:style w:type="character" w:customStyle="1" w:styleId="Heading6Char">
    <w:name w:val="Heading 6 Char"/>
    <w:basedOn w:val="DefaultParagraphFont"/>
    <w:link w:val="Heading6"/>
    <w:semiHidden/>
    <w:rsid w:val="00B2293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nl-NL" w:eastAsia="nl-NL"/>
    </w:rPr>
  </w:style>
  <w:style w:type="character" w:customStyle="1" w:styleId="Heading7Char">
    <w:name w:val="Heading 7 Char"/>
    <w:basedOn w:val="DefaultParagraphFont"/>
    <w:link w:val="Heading7"/>
    <w:semiHidden/>
    <w:rsid w:val="00B22936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val="nl-NL" w:eastAsia="nl-NL"/>
    </w:rPr>
  </w:style>
  <w:style w:type="character" w:customStyle="1" w:styleId="Heading8Char">
    <w:name w:val="Heading 8 Char"/>
    <w:basedOn w:val="DefaultParagraphFont"/>
    <w:link w:val="Heading8"/>
    <w:semiHidden/>
    <w:rsid w:val="00B2293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nl-NL" w:eastAsia="nl-NL"/>
    </w:rPr>
  </w:style>
  <w:style w:type="character" w:customStyle="1" w:styleId="Heading9Char">
    <w:name w:val="Heading 9 Char"/>
    <w:basedOn w:val="DefaultParagraphFont"/>
    <w:link w:val="Heading9"/>
    <w:semiHidden/>
    <w:rsid w:val="00B2293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nl-NL" w:eastAsia="nl-N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0420"/>
    <w:rPr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B90420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B90420"/>
    <w:rPr>
      <w:sz w:val="24"/>
      <w:szCs w:val="24"/>
      <w:lang w:val="nl-NL" w:eastAsia="nl-NL"/>
    </w:rPr>
  </w:style>
  <w:style w:type="character" w:styleId="UnresolvedMention">
    <w:name w:val="Unresolved Mention"/>
    <w:basedOn w:val="DefaultParagraphFont"/>
    <w:uiPriority w:val="99"/>
    <w:semiHidden/>
    <w:unhideWhenUsed/>
    <w:rsid w:val="00B9042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2710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56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85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0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3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jphp.12551" TargetMode="External"/><Relationship Id="rId13" Type="http://schemas.openxmlformats.org/officeDocument/2006/relationships/hyperlink" Target="http://www.eurobats.org/index.ht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batcon.org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6/j.scitotenv.2019.134494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doi.org/10.1016/j.jsps.2019.05.006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33945/Sami/Ecc.2020.2.3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0FF37E-FA58-3741-BFE8-535F2B1572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0</Pages>
  <Words>2116</Words>
  <Characters>15962</Characters>
  <Application>Microsoft Office Word</Application>
  <DocSecurity>0</DocSecurity>
  <Lines>725</Lines>
  <Paragraphs>25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>Manuscript title (style 'ANM paper title')</vt:lpstr>
      <vt:lpstr>Manuscript title (style 'ANM paper title')</vt:lpstr>
      <vt:lpstr>Manuscript title (style 'ANM paper title')</vt:lpstr>
    </vt:vector>
  </TitlesOfParts>
  <Company>Hewlett-Packard Company</Company>
  <LinksUpToDate>false</LinksUpToDate>
  <CharactersWithSpaces>17827</CharactersWithSpaces>
  <SharedDoc>false</SharedDoc>
  <HLinks>
    <vt:vector size="6" baseType="variant">
      <vt:variant>
        <vt:i4>7471173</vt:i4>
      </vt:variant>
      <vt:variant>
        <vt:i4>0</vt:i4>
      </vt:variant>
      <vt:variant>
        <vt:i4>0</vt:i4>
      </vt:variant>
      <vt:variant>
        <vt:i4>5</vt:i4>
      </vt:variant>
      <vt:variant>
        <vt:lpwstr>http://animal-journal.eu/documents/Reprints_cost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nuscript title (style 'ANM paper title')</dc:title>
  <dc:subject/>
  <dc:creator>Famille</dc:creator>
  <cp:keywords/>
  <cp:lastModifiedBy>Microsoft Office User</cp:lastModifiedBy>
  <cp:revision>7</cp:revision>
  <cp:lastPrinted>2015-06-30T14:45:00Z</cp:lastPrinted>
  <dcterms:created xsi:type="dcterms:W3CDTF">2020-02-20T13:58:00Z</dcterms:created>
  <dcterms:modified xsi:type="dcterms:W3CDTF">2020-02-20T19:24:00Z</dcterms:modified>
</cp:coreProperties>
</file>